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r w:rsidRPr="002B6B6F">
        <w:rPr>
          <w:lang w:val="en-US"/>
        </w:rPr>
        <w:t>Palavras-chave:</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CA076D"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310EA6"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310EA6"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B67885" w:rsidP="0080100E">
      <w:pPr>
        <w:pStyle w:val="Sumrio1"/>
        <w:rPr>
          <w:rFonts w:asciiTheme="minorHAnsi" w:eastAsiaTheme="minorEastAsia" w:hAnsiTheme="minorHAnsi" w:cstheme="minorBidi"/>
          <w:noProof/>
          <w:color w:val="auto"/>
          <w:sz w:val="22"/>
          <w:szCs w:val="22"/>
        </w:rPr>
      </w:pPr>
      <w:hyperlink w:anchor="_Toc39608979" w:history="1">
        <w:r w:rsidRPr="009233D4">
          <w:rPr>
            <w:rStyle w:val="Hyperlink"/>
            <w:noProof/>
          </w:rPr>
          <w:t>2</w:t>
        </w:r>
        <w:r>
          <w:rPr>
            <w:rFonts w:asciiTheme="minorHAnsi" w:eastAsiaTheme="minorEastAsia" w:hAnsiTheme="minorHAnsi" w:cstheme="minorBidi"/>
            <w:noProof/>
            <w:color w:val="auto"/>
            <w:sz w:val="22"/>
            <w:szCs w:val="22"/>
          </w:rPr>
          <w:tab/>
        </w:r>
        <w:r w:rsidRPr="009233D4">
          <w:rPr>
            <w:rStyle w:val="Hyperlink"/>
            <w:noProof/>
          </w:rPr>
          <w:t>Sistemas de recomendação e contexto</w:t>
        </w:r>
        <w:r>
          <w:rPr>
            <w:noProof/>
            <w:webHidden/>
          </w:rPr>
          <w:tab/>
        </w:r>
        <w:r>
          <w:rPr>
            <w:noProof/>
            <w:webHidden/>
          </w:rPr>
          <w:fldChar w:fldCharType="begin"/>
        </w:r>
        <w:r>
          <w:rPr>
            <w:noProof/>
            <w:webHidden/>
          </w:rPr>
          <w:instrText xml:space="preserve"> PAGEREF _Toc39608979 \h </w:instrText>
        </w:r>
        <w:r>
          <w:rPr>
            <w:noProof/>
            <w:webHidden/>
          </w:rPr>
        </w:r>
        <w:r>
          <w:rPr>
            <w:noProof/>
            <w:webHidden/>
          </w:rPr>
          <w:fldChar w:fldCharType="separate"/>
        </w:r>
        <w:r>
          <w:rPr>
            <w:noProof/>
            <w:webHidden/>
          </w:rPr>
          <w:t>15</w:t>
        </w:r>
        <w:r>
          <w:rPr>
            <w:noProof/>
            <w:webHidden/>
          </w:rPr>
          <w:fldChar w:fldCharType="end"/>
        </w:r>
      </w:hyperlink>
    </w:p>
    <w:p w14:paraId="0619DDD6" w14:textId="586035C0" w:rsidR="00B67885" w:rsidRDefault="00B67885" w:rsidP="0080100E">
      <w:pPr>
        <w:pStyle w:val="Sumrio2"/>
        <w:rPr>
          <w:rFonts w:asciiTheme="minorHAnsi" w:eastAsiaTheme="minorEastAsia" w:hAnsiTheme="minorHAnsi" w:cstheme="minorBidi"/>
          <w:color w:val="auto"/>
          <w:sz w:val="22"/>
          <w:szCs w:val="22"/>
        </w:rPr>
      </w:pPr>
      <w:hyperlink w:anchor="_Toc39608980" w:history="1">
        <w:r w:rsidRPr="009233D4">
          <w:rPr>
            <w:rStyle w:val="Hyperlink"/>
          </w:rPr>
          <w:t>2.1</w:t>
        </w:r>
        <w:r>
          <w:rPr>
            <w:rFonts w:asciiTheme="minorHAnsi" w:eastAsiaTheme="minorEastAsia" w:hAnsiTheme="minorHAnsi" w:cstheme="minorBidi"/>
            <w:color w:val="auto"/>
            <w:sz w:val="22"/>
            <w:szCs w:val="22"/>
          </w:rPr>
          <w:tab/>
        </w:r>
        <w:r w:rsidRPr="009233D4">
          <w:rPr>
            <w:rStyle w:val="Hyperlink"/>
          </w:rPr>
          <w:t>Tipos de sistemas de recomendação</w:t>
        </w:r>
        <w:r>
          <w:rPr>
            <w:webHidden/>
          </w:rPr>
          <w:tab/>
        </w:r>
        <w:r>
          <w:rPr>
            <w:webHidden/>
          </w:rPr>
          <w:fldChar w:fldCharType="begin"/>
        </w:r>
        <w:r>
          <w:rPr>
            <w:webHidden/>
          </w:rPr>
          <w:instrText xml:space="preserve"> PAGEREF _Toc39608980 \h </w:instrText>
        </w:r>
        <w:r>
          <w:rPr>
            <w:webHidden/>
          </w:rPr>
        </w:r>
        <w:r>
          <w:rPr>
            <w:webHidden/>
          </w:rPr>
          <w:fldChar w:fldCharType="separate"/>
        </w:r>
        <w:r>
          <w:rPr>
            <w:webHidden/>
          </w:rPr>
          <w:t>15</w:t>
        </w:r>
        <w:r>
          <w:rPr>
            <w:webHidden/>
          </w:rPr>
          <w:fldChar w:fldCharType="end"/>
        </w:r>
      </w:hyperlink>
    </w:p>
    <w:p w14:paraId="29600202" w14:textId="7C9DCD48" w:rsidR="00B67885" w:rsidRDefault="00B67885" w:rsidP="0080100E">
      <w:pPr>
        <w:pStyle w:val="Sumrio3"/>
        <w:rPr>
          <w:rFonts w:asciiTheme="minorHAnsi" w:eastAsiaTheme="minorEastAsia" w:hAnsiTheme="minorHAnsi" w:cstheme="minorBidi"/>
          <w:color w:val="auto"/>
          <w:sz w:val="22"/>
          <w:szCs w:val="22"/>
        </w:rPr>
      </w:pPr>
      <w:hyperlink w:anchor="_Toc39608981" w:history="1">
        <w:r w:rsidRPr="009233D4">
          <w:rPr>
            <w:rStyle w:val="Hyperlink"/>
          </w:rPr>
          <w:t>2.1.1</w:t>
        </w:r>
        <w:r>
          <w:rPr>
            <w:rFonts w:asciiTheme="minorHAnsi" w:eastAsiaTheme="minorEastAsia" w:hAnsiTheme="minorHAnsi" w:cstheme="minorBidi"/>
            <w:color w:val="auto"/>
            <w:sz w:val="22"/>
            <w:szCs w:val="22"/>
          </w:rPr>
          <w:tab/>
        </w:r>
        <w:r w:rsidRPr="009233D4">
          <w:rPr>
            <w:rStyle w:val="Hyperlink"/>
          </w:rPr>
          <w:t>Sistemas de recomendação baseado em conteúdo</w:t>
        </w:r>
        <w:r>
          <w:rPr>
            <w:webHidden/>
          </w:rPr>
          <w:tab/>
        </w:r>
        <w:r>
          <w:rPr>
            <w:webHidden/>
          </w:rPr>
          <w:fldChar w:fldCharType="begin"/>
        </w:r>
        <w:r>
          <w:rPr>
            <w:webHidden/>
          </w:rPr>
          <w:instrText xml:space="preserve"> PAGEREF _Toc39608981 \h </w:instrText>
        </w:r>
        <w:r>
          <w:rPr>
            <w:webHidden/>
          </w:rPr>
        </w:r>
        <w:r>
          <w:rPr>
            <w:webHidden/>
          </w:rPr>
          <w:fldChar w:fldCharType="separate"/>
        </w:r>
        <w:r>
          <w:rPr>
            <w:webHidden/>
          </w:rPr>
          <w:t>15</w:t>
        </w:r>
        <w:r>
          <w:rPr>
            <w:webHidden/>
          </w:rPr>
          <w:fldChar w:fldCharType="end"/>
        </w:r>
      </w:hyperlink>
    </w:p>
    <w:p w14:paraId="6339C118" w14:textId="65E12590" w:rsidR="00B67885" w:rsidRDefault="00B67885" w:rsidP="0080100E">
      <w:pPr>
        <w:pStyle w:val="Sumrio3"/>
        <w:rPr>
          <w:rFonts w:asciiTheme="minorHAnsi" w:eastAsiaTheme="minorEastAsia" w:hAnsiTheme="minorHAnsi" w:cstheme="minorBidi"/>
          <w:color w:val="auto"/>
          <w:sz w:val="22"/>
          <w:szCs w:val="22"/>
        </w:rPr>
      </w:pPr>
      <w:hyperlink w:anchor="_Toc39608982" w:history="1">
        <w:r w:rsidRPr="009233D4">
          <w:rPr>
            <w:rStyle w:val="Hyperlink"/>
          </w:rPr>
          <w:t>2.1.2</w:t>
        </w:r>
        <w:r>
          <w:rPr>
            <w:rFonts w:asciiTheme="minorHAnsi" w:eastAsiaTheme="minorEastAsia" w:hAnsiTheme="minorHAnsi" w:cstheme="minorBidi"/>
            <w:color w:val="auto"/>
            <w:sz w:val="22"/>
            <w:szCs w:val="22"/>
          </w:rPr>
          <w:tab/>
        </w:r>
        <w:r w:rsidRPr="009233D4">
          <w:rPr>
            <w:rStyle w:val="Hyperlink"/>
          </w:rPr>
          <w:t>Sistemas de recomendação colaborativo</w:t>
        </w:r>
        <w:r>
          <w:rPr>
            <w:webHidden/>
          </w:rPr>
          <w:tab/>
        </w:r>
        <w:r>
          <w:rPr>
            <w:webHidden/>
          </w:rPr>
          <w:fldChar w:fldCharType="begin"/>
        </w:r>
        <w:r>
          <w:rPr>
            <w:webHidden/>
          </w:rPr>
          <w:instrText xml:space="preserve"> PAGEREF _Toc39608982 \h </w:instrText>
        </w:r>
        <w:r>
          <w:rPr>
            <w:webHidden/>
          </w:rPr>
        </w:r>
        <w:r>
          <w:rPr>
            <w:webHidden/>
          </w:rPr>
          <w:fldChar w:fldCharType="separate"/>
        </w:r>
        <w:r>
          <w:rPr>
            <w:webHidden/>
          </w:rPr>
          <w:t>15</w:t>
        </w:r>
        <w:r>
          <w:rPr>
            <w:webHidden/>
          </w:rPr>
          <w:fldChar w:fldCharType="end"/>
        </w:r>
      </w:hyperlink>
    </w:p>
    <w:p w14:paraId="39B1A2AA" w14:textId="131449EA" w:rsidR="00B67885" w:rsidRDefault="00B67885" w:rsidP="0080100E">
      <w:pPr>
        <w:pStyle w:val="Sumrio3"/>
        <w:rPr>
          <w:rFonts w:asciiTheme="minorHAnsi" w:eastAsiaTheme="minorEastAsia" w:hAnsiTheme="minorHAnsi" w:cstheme="minorBidi"/>
          <w:color w:val="auto"/>
          <w:sz w:val="22"/>
          <w:szCs w:val="22"/>
        </w:rPr>
      </w:pPr>
      <w:hyperlink w:anchor="_Toc39608983" w:history="1">
        <w:r w:rsidRPr="009233D4">
          <w:rPr>
            <w:rStyle w:val="Hyperlink"/>
          </w:rPr>
          <w:t>2.1.3</w:t>
        </w:r>
        <w:r>
          <w:rPr>
            <w:rFonts w:asciiTheme="minorHAnsi" w:eastAsiaTheme="minorEastAsia" w:hAnsiTheme="minorHAnsi" w:cstheme="minorBidi"/>
            <w:color w:val="auto"/>
            <w:sz w:val="22"/>
            <w:szCs w:val="22"/>
          </w:rPr>
          <w:tab/>
        </w:r>
        <w:r w:rsidRPr="009233D4">
          <w:rPr>
            <w:rStyle w:val="Hyperlink"/>
          </w:rPr>
          <w:t>Sistemas de recomendação baseado em aprendizado</w:t>
        </w:r>
        <w:r>
          <w:rPr>
            <w:webHidden/>
          </w:rPr>
          <w:tab/>
        </w:r>
        <w:r>
          <w:rPr>
            <w:webHidden/>
          </w:rPr>
          <w:fldChar w:fldCharType="begin"/>
        </w:r>
        <w:r>
          <w:rPr>
            <w:webHidden/>
          </w:rPr>
          <w:instrText xml:space="preserve"> PAGEREF _Toc39608983 \h </w:instrText>
        </w:r>
        <w:r>
          <w:rPr>
            <w:webHidden/>
          </w:rPr>
        </w:r>
        <w:r>
          <w:rPr>
            <w:webHidden/>
          </w:rPr>
          <w:fldChar w:fldCharType="separate"/>
        </w:r>
        <w:r>
          <w:rPr>
            <w:webHidden/>
          </w:rPr>
          <w:t>15</w:t>
        </w:r>
        <w:r>
          <w:rPr>
            <w:webHidden/>
          </w:rPr>
          <w:fldChar w:fldCharType="end"/>
        </w:r>
      </w:hyperlink>
    </w:p>
    <w:p w14:paraId="6EBA31A4" w14:textId="1AF51CFD" w:rsidR="00B67885" w:rsidRDefault="00B67885" w:rsidP="0080100E">
      <w:pPr>
        <w:pStyle w:val="Sumrio3"/>
        <w:rPr>
          <w:rFonts w:asciiTheme="minorHAnsi" w:eastAsiaTheme="minorEastAsia" w:hAnsiTheme="minorHAnsi" w:cstheme="minorBidi"/>
          <w:color w:val="auto"/>
          <w:sz w:val="22"/>
          <w:szCs w:val="22"/>
        </w:rPr>
      </w:pPr>
      <w:hyperlink w:anchor="_Toc39608984" w:history="1">
        <w:r w:rsidRPr="009233D4">
          <w:rPr>
            <w:rStyle w:val="Hyperlink"/>
          </w:rPr>
          <w:t>2.1.4</w:t>
        </w:r>
        <w:r>
          <w:rPr>
            <w:rFonts w:asciiTheme="minorHAnsi" w:eastAsiaTheme="minorEastAsia" w:hAnsiTheme="minorHAnsi" w:cstheme="minorBidi"/>
            <w:color w:val="auto"/>
            <w:sz w:val="22"/>
            <w:szCs w:val="22"/>
          </w:rPr>
          <w:tab/>
        </w:r>
        <w:r w:rsidRPr="009233D4">
          <w:rPr>
            <w:rStyle w:val="Hyperlink"/>
          </w:rPr>
          <w:t>Sistemas de recomendação híbridos</w:t>
        </w:r>
        <w:r>
          <w:rPr>
            <w:webHidden/>
          </w:rPr>
          <w:tab/>
        </w:r>
        <w:r>
          <w:rPr>
            <w:webHidden/>
          </w:rPr>
          <w:fldChar w:fldCharType="begin"/>
        </w:r>
        <w:r>
          <w:rPr>
            <w:webHidden/>
          </w:rPr>
          <w:instrText xml:space="preserve"> PAGEREF _Toc39608984 \h </w:instrText>
        </w:r>
        <w:r>
          <w:rPr>
            <w:webHidden/>
          </w:rPr>
        </w:r>
        <w:r>
          <w:rPr>
            <w:webHidden/>
          </w:rPr>
          <w:fldChar w:fldCharType="separate"/>
        </w:r>
        <w:r>
          <w:rPr>
            <w:webHidden/>
          </w:rPr>
          <w:t>15</w:t>
        </w:r>
        <w:r>
          <w:rPr>
            <w:webHidden/>
          </w:rPr>
          <w:fldChar w:fldCharType="end"/>
        </w:r>
      </w:hyperlink>
    </w:p>
    <w:p w14:paraId="780F5144" w14:textId="769CB762" w:rsidR="00B67885" w:rsidRDefault="00B67885" w:rsidP="0080100E">
      <w:pPr>
        <w:pStyle w:val="Sumrio2"/>
        <w:rPr>
          <w:rFonts w:asciiTheme="minorHAnsi" w:eastAsiaTheme="minorEastAsia" w:hAnsiTheme="minorHAnsi" w:cstheme="minorBidi"/>
          <w:color w:val="auto"/>
          <w:sz w:val="22"/>
          <w:szCs w:val="22"/>
        </w:rPr>
      </w:pPr>
      <w:hyperlink w:anchor="_Toc39608985" w:history="1">
        <w:r w:rsidRPr="009233D4">
          <w:rPr>
            <w:rStyle w:val="Hyperlink"/>
          </w:rPr>
          <w:t>2.2</w:t>
        </w:r>
        <w:r>
          <w:rPr>
            <w:rFonts w:asciiTheme="minorHAnsi" w:eastAsiaTheme="minorEastAsia" w:hAnsiTheme="minorHAnsi" w:cstheme="minorBidi"/>
            <w:color w:val="auto"/>
            <w:sz w:val="22"/>
            <w:szCs w:val="22"/>
          </w:rPr>
          <w:tab/>
        </w:r>
        <w:r w:rsidRPr="009233D4">
          <w:rPr>
            <w:rStyle w:val="Hyperlink"/>
          </w:rPr>
          <w:t>Algoritmos de sistemas de recomendação</w:t>
        </w:r>
        <w:r>
          <w:rPr>
            <w:webHidden/>
          </w:rPr>
          <w:tab/>
        </w:r>
        <w:r>
          <w:rPr>
            <w:webHidden/>
          </w:rPr>
          <w:fldChar w:fldCharType="begin"/>
        </w:r>
        <w:r>
          <w:rPr>
            <w:webHidden/>
          </w:rPr>
          <w:instrText xml:space="preserve"> PAGEREF _Toc39608985 \h </w:instrText>
        </w:r>
        <w:r>
          <w:rPr>
            <w:webHidden/>
          </w:rPr>
        </w:r>
        <w:r>
          <w:rPr>
            <w:webHidden/>
          </w:rPr>
          <w:fldChar w:fldCharType="separate"/>
        </w:r>
        <w:r>
          <w:rPr>
            <w:webHidden/>
          </w:rPr>
          <w:t>16</w:t>
        </w:r>
        <w:r>
          <w:rPr>
            <w:webHidden/>
          </w:rPr>
          <w:fldChar w:fldCharType="end"/>
        </w:r>
      </w:hyperlink>
    </w:p>
    <w:p w14:paraId="7EADA518" w14:textId="27B4B0A1" w:rsidR="00B67885" w:rsidRDefault="00B67885" w:rsidP="0080100E">
      <w:pPr>
        <w:pStyle w:val="Sumrio2"/>
        <w:rPr>
          <w:rFonts w:asciiTheme="minorHAnsi" w:eastAsiaTheme="minorEastAsia" w:hAnsiTheme="minorHAnsi" w:cstheme="minorBidi"/>
          <w:color w:val="auto"/>
          <w:sz w:val="22"/>
          <w:szCs w:val="22"/>
        </w:rPr>
      </w:pPr>
      <w:hyperlink w:anchor="_Toc39608986" w:history="1">
        <w:r w:rsidRPr="009233D4">
          <w:rPr>
            <w:rStyle w:val="Hyperlink"/>
          </w:rPr>
          <w:t>2.3</w:t>
        </w:r>
        <w:r>
          <w:rPr>
            <w:rFonts w:asciiTheme="minorHAnsi" w:eastAsiaTheme="minorEastAsia" w:hAnsiTheme="minorHAnsi" w:cstheme="minorBidi"/>
            <w:color w:val="auto"/>
            <w:sz w:val="22"/>
            <w:szCs w:val="22"/>
          </w:rPr>
          <w:tab/>
        </w:r>
        <w:r w:rsidRPr="009233D4">
          <w:rPr>
            <w:rStyle w:val="Hyperlink"/>
          </w:rPr>
          <w:t>Técnicas para avaliar OS RESULTADOS de um RecSys</w:t>
        </w:r>
        <w:r>
          <w:rPr>
            <w:webHidden/>
          </w:rPr>
          <w:tab/>
        </w:r>
        <w:r>
          <w:rPr>
            <w:webHidden/>
          </w:rPr>
          <w:fldChar w:fldCharType="begin"/>
        </w:r>
        <w:r>
          <w:rPr>
            <w:webHidden/>
          </w:rPr>
          <w:instrText xml:space="preserve"> PAGEREF _Toc39608986 \h </w:instrText>
        </w:r>
        <w:r>
          <w:rPr>
            <w:webHidden/>
          </w:rPr>
        </w:r>
        <w:r>
          <w:rPr>
            <w:webHidden/>
          </w:rPr>
          <w:fldChar w:fldCharType="separate"/>
        </w:r>
        <w:r>
          <w:rPr>
            <w:webHidden/>
          </w:rPr>
          <w:t>16</w:t>
        </w:r>
        <w:r>
          <w:rPr>
            <w:webHidden/>
          </w:rPr>
          <w:fldChar w:fldCharType="end"/>
        </w:r>
      </w:hyperlink>
    </w:p>
    <w:p w14:paraId="66A3929C" w14:textId="38B61349" w:rsidR="00B67885" w:rsidRDefault="00B67885" w:rsidP="0080100E">
      <w:pPr>
        <w:pStyle w:val="Sumrio1"/>
        <w:rPr>
          <w:rFonts w:asciiTheme="minorHAnsi" w:eastAsiaTheme="minorEastAsia" w:hAnsiTheme="minorHAnsi" w:cstheme="minorBidi"/>
          <w:noProof/>
          <w:color w:val="auto"/>
          <w:sz w:val="22"/>
          <w:szCs w:val="22"/>
        </w:rPr>
      </w:pPr>
      <w:hyperlink w:anchor="_Toc39608987" w:history="1">
        <w:r w:rsidRPr="009233D4">
          <w:rPr>
            <w:rStyle w:val="Hyperlink"/>
            <w:noProof/>
          </w:rPr>
          <w:t>3</w:t>
        </w:r>
        <w:r>
          <w:rPr>
            <w:rFonts w:asciiTheme="minorHAnsi" w:eastAsiaTheme="minorEastAsia" w:hAnsiTheme="minorHAnsi" w:cstheme="minorBidi"/>
            <w:noProof/>
            <w:color w:val="auto"/>
            <w:sz w:val="22"/>
            <w:szCs w:val="22"/>
          </w:rPr>
          <w:tab/>
        </w:r>
        <w:r w:rsidRPr="009233D4">
          <w:rPr>
            <w:rStyle w:val="Hyperlink"/>
            <w:noProof/>
          </w:rPr>
          <w:t>Trabalhos relacionados</w:t>
        </w:r>
        <w:r>
          <w:rPr>
            <w:noProof/>
            <w:webHidden/>
          </w:rPr>
          <w:tab/>
        </w:r>
        <w:r>
          <w:rPr>
            <w:noProof/>
            <w:webHidden/>
          </w:rPr>
          <w:fldChar w:fldCharType="begin"/>
        </w:r>
        <w:r>
          <w:rPr>
            <w:noProof/>
            <w:webHidden/>
          </w:rPr>
          <w:instrText xml:space="preserve"> PAGEREF _Toc39608987 \h </w:instrText>
        </w:r>
        <w:r>
          <w:rPr>
            <w:noProof/>
            <w:webHidden/>
          </w:rPr>
        </w:r>
        <w:r>
          <w:rPr>
            <w:noProof/>
            <w:webHidden/>
          </w:rPr>
          <w:fldChar w:fldCharType="separate"/>
        </w:r>
        <w:r>
          <w:rPr>
            <w:noProof/>
            <w:webHidden/>
          </w:rPr>
          <w:t>17</w:t>
        </w:r>
        <w:r>
          <w:rPr>
            <w:noProof/>
            <w:webHidden/>
          </w:rPr>
          <w:fldChar w:fldCharType="end"/>
        </w:r>
      </w:hyperlink>
    </w:p>
    <w:p w14:paraId="2C3C657B" w14:textId="62F94731" w:rsidR="00B67885" w:rsidRDefault="00B67885" w:rsidP="0080100E">
      <w:pPr>
        <w:pStyle w:val="Sumrio2"/>
        <w:rPr>
          <w:rFonts w:asciiTheme="minorHAnsi" w:eastAsiaTheme="minorEastAsia" w:hAnsiTheme="minorHAnsi" w:cstheme="minorBidi"/>
          <w:color w:val="auto"/>
          <w:sz w:val="22"/>
          <w:szCs w:val="22"/>
        </w:rPr>
      </w:pPr>
      <w:hyperlink w:anchor="_Toc39608988" w:history="1">
        <w:r w:rsidRPr="009233D4">
          <w:rPr>
            <w:rStyle w:val="Hyperlink"/>
          </w:rPr>
          <w:t>3.1</w:t>
        </w:r>
        <w:r>
          <w:rPr>
            <w:rFonts w:asciiTheme="minorHAnsi" w:eastAsiaTheme="minorEastAsia" w:hAnsiTheme="minorHAnsi" w:cstheme="minorBidi"/>
            <w:color w:val="auto"/>
            <w:sz w:val="22"/>
            <w:szCs w:val="22"/>
          </w:rPr>
          <w:tab/>
        </w:r>
        <w:r w:rsidRPr="009233D4">
          <w:rPr>
            <w:rStyle w:val="Hyperlink"/>
          </w:rPr>
          <w:t>O protocolo de revisão</w:t>
        </w:r>
        <w:r>
          <w:rPr>
            <w:webHidden/>
          </w:rPr>
          <w:tab/>
        </w:r>
        <w:r>
          <w:rPr>
            <w:webHidden/>
          </w:rPr>
          <w:fldChar w:fldCharType="begin"/>
        </w:r>
        <w:r>
          <w:rPr>
            <w:webHidden/>
          </w:rPr>
          <w:instrText xml:space="preserve"> PAGEREF _Toc39608988 \h </w:instrText>
        </w:r>
        <w:r>
          <w:rPr>
            <w:webHidden/>
          </w:rPr>
        </w:r>
        <w:r>
          <w:rPr>
            <w:webHidden/>
          </w:rPr>
          <w:fldChar w:fldCharType="separate"/>
        </w:r>
        <w:r>
          <w:rPr>
            <w:webHidden/>
          </w:rPr>
          <w:t>17</w:t>
        </w:r>
        <w:r>
          <w:rPr>
            <w:webHidden/>
          </w:rPr>
          <w:fldChar w:fldCharType="end"/>
        </w:r>
      </w:hyperlink>
    </w:p>
    <w:p w14:paraId="240DEE5C" w14:textId="639A703F" w:rsidR="00B67885" w:rsidRDefault="00B67885" w:rsidP="0080100E">
      <w:pPr>
        <w:pStyle w:val="Sumrio2"/>
        <w:rPr>
          <w:rFonts w:asciiTheme="minorHAnsi" w:eastAsiaTheme="minorEastAsia" w:hAnsiTheme="minorHAnsi" w:cstheme="minorBidi"/>
          <w:color w:val="auto"/>
          <w:sz w:val="22"/>
          <w:szCs w:val="22"/>
        </w:rPr>
      </w:pPr>
      <w:hyperlink w:anchor="_Toc39608989" w:history="1">
        <w:r w:rsidRPr="009233D4">
          <w:rPr>
            <w:rStyle w:val="Hyperlink"/>
            <w:lang w:val="en-US"/>
          </w:rPr>
          <w:t>3.2</w:t>
        </w:r>
        <w:r>
          <w:rPr>
            <w:rFonts w:asciiTheme="minorHAnsi" w:eastAsiaTheme="minorEastAsia" w:hAnsiTheme="minorHAnsi" w:cstheme="minorBidi"/>
            <w:color w:val="auto"/>
            <w:sz w:val="22"/>
            <w:szCs w:val="22"/>
          </w:rPr>
          <w:tab/>
        </w:r>
        <w:r w:rsidRPr="009233D4">
          <w:rPr>
            <w:rStyle w:val="Hyperlink"/>
            <w:lang w:val="en-US"/>
          </w:rPr>
          <w:t>PROCURA NOS MOTORES DE BUSCA</w:t>
        </w:r>
        <w:r>
          <w:rPr>
            <w:webHidden/>
          </w:rPr>
          <w:tab/>
        </w:r>
        <w:r>
          <w:rPr>
            <w:webHidden/>
          </w:rPr>
          <w:fldChar w:fldCharType="begin"/>
        </w:r>
        <w:r>
          <w:rPr>
            <w:webHidden/>
          </w:rPr>
          <w:instrText xml:space="preserve"> PAGEREF _Toc39608989 \h </w:instrText>
        </w:r>
        <w:r>
          <w:rPr>
            <w:webHidden/>
          </w:rPr>
        </w:r>
        <w:r>
          <w:rPr>
            <w:webHidden/>
          </w:rPr>
          <w:fldChar w:fldCharType="separate"/>
        </w:r>
        <w:r>
          <w:rPr>
            <w:webHidden/>
          </w:rPr>
          <w:t>18</w:t>
        </w:r>
        <w:r>
          <w:rPr>
            <w:webHidden/>
          </w:rPr>
          <w:fldChar w:fldCharType="end"/>
        </w:r>
      </w:hyperlink>
    </w:p>
    <w:p w14:paraId="457E0E9F" w14:textId="678BEAFC" w:rsidR="00B67885" w:rsidRDefault="00B67885" w:rsidP="0080100E">
      <w:pPr>
        <w:pStyle w:val="Sumrio2"/>
        <w:rPr>
          <w:rFonts w:asciiTheme="minorHAnsi" w:eastAsiaTheme="minorEastAsia" w:hAnsiTheme="minorHAnsi" w:cstheme="minorBidi"/>
          <w:color w:val="auto"/>
          <w:sz w:val="22"/>
          <w:szCs w:val="22"/>
        </w:rPr>
      </w:pPr>
      <w:hyperlink w:anchor="_Toc39608990" w:history="1">
        <w:r w:rsidRPr="009233D4">
          <w:rPr>
            <w:rStyle w:val="Hyperlink"/>
          </w:rPr>
          <w:t>3.3</w:t>
        </w:r>
        <w:r>
          <w:rPr>
            <w:rFonts w:asciiTheme="minorHAnsi" w:eastAsiaTheme="minorEastAsia" w:hAnsiTheme="minorHAnsi" w:cstheme="minorBidi"/>
            <w:color w:val="auto"/>
            <w:sz w:val="22"/>
            <w:szCs w:val="22"/>
          </w:rPr>
          <w:tab/>
        </w:r>
        <w:r w:rsidRPr="009233D4">
          <w:rPr>
            <w:rStyle w:val="Hyperlink"/>
          </w:rPr>
          <w:t>Os trabalhos</w:t>
        </w:r>
        <w:r>
          <w:rPr>
            <w:webHidden/>
          </w:rPr>
          <w:tab/>
        </w:r>
        <w:r>
          <w:rPr>
            <w:webHidden/>
          </w:rPr>
          <w:fldChar w:fldCharType="begin"/>
        </w:r>
        <w:r>
          <w:rPr>
            <w:webHidden/>
          </w:rPr>
          <w:instrText xml:space="preserve"> PAGEREF _Toc39608990 \h </w:instrText>
        </w:r>
        <w:r>
          <w:rPr>
            <w:webHidden/>
          </w:rPr>
        </w:r>
        <w:r>
          <w:rPr>
            <w:webHidden/>
          </w:rPr>
          <w:fldChar w:fldCharType="separate"/>
        </w:r>
        <w:r>
          <w:rPr>
            <w:webHidden/>
          </w:rPr>
          <w:t>19</w:t>
        </w:r>
        <w:r>
          <w:rPr>
            <w:webHidden/>
          </w:rPr>
          <w:fldChar w:fldCharType="end"/>
        </w:r>
      </w:hyperlink>
    </w:p>
    <w:p w14:paraId="1003C361" w14:textId="03F176E8" w:rsidR="00B67885" w:rsidRDefault="00B67885" w:rsidP="0080100E">
      <w:pPr>
        <w:pStyle w:val="Sumrio3"/>
        <w:rPr>
          <w:rFonts w:asciiTheme="minorHAnsi" w:eastAsiaTheme="minorEastAsia" w:hAnsiTheme="minorHAnsi" w:cstheme="minorBidi"/>
          <w:color w:val="auto"/>
          <w:sz w:val="22"/>
          <w:szCs w:val="22"/>
        </w:rPr>
      </w:pPr>
      <w:hyperlink w:anchor="_Toc39608991" w:history="1">
        <w:r w:rsidRPr="009233D4">
          <w:rPr>
            <w:rStyle w:val="Hyperlink"/>
            <w:lang w:val="en-US"/>
          </w:rPr>
          <w:t>3.3.1</w:t>
        </w:r>
        <w:r>
          <w:rPr>
            <w:rFonts w:asciiTheme="minorHAnsi" w:eastAsiaTheme="minorEastAsia" w:hAnsiTheme="minorHAnsi" w:cstheme="minorBidi"/>
            <w:color w:val="auto"/>
            <w:sz w:val="22"/>
            <w:szCs w:val="22"/>
          </w:rPr>
          <w:tab/>
        </w:r>
        <w:r w:rsidRPr="009233D4">
          <w:rPr>
            <w:rStyle w:val="Hyperlink"/>
            <w:lang w:val="en-US"/>
          </w:rPr>
          <w:t>Improving Context-Aware Music Recommender Systems: Beyond the Pre-filtering Approach</w:t>
        </w:r>
        <w:r>
          <w:rPr>
            <w:webHidden/>
          </w:rPr>
          <w:tab/>
        </w:r>
        <w:r>
          <w:rPr>
            <w:webHidden/>
          </w:rPr>
          <w:fldChar w:fldCharType="begin"/>
        </w:r>
        <w:r>
          <w:rPr>
            <w:webHidden/>
          </w:rPr>
          <w:instrText xml:space="preserve"> PAGEREF _Toc39608991 \h </w:instrText>
        </w:r>
        <w:r>
          <w:rPr>
            <w:webHidden/>
          </w:rPr>
        </w:r>
        <w:r>
          <w:rPr>
            <w:webHidden/>
          </w:rPr>
          <w:fldChar w:fldCharType="separate"/>
        </w:r>
        <w:r>
          <w:rPr>
            <w:webHidden/>
          </w:rPr>
          <w:t>19</w:t>
        </w:r>
        <w:r>
          <w:rPr>
            <w:webHidden/>
          </w:rPr>
          <w:fldChar w:fldCharType="end"/>
        </w:r>
      </w:hyperlink>
    </w:p>
    <w:p w14:paraId="7B6B1D00" w14:textId="625F912E" w:rsidR="00B67885" w:rsidRDefault="00B67885" w:rsidP="0080100E">
      <w:pPr>
        <w:pStyle w:val="Sumrio3"/>
        <w:rPr>
          <w:rFonts w:asciiTheme="minorHAnsi" w:eastAsiaTheme="minorEastAsia" w:hAnsiTheme="minorHAnsi" w:cstheme="minorBidi"/>
          <w:color w:val="auto"/>
          <w:sz w:val="22"/>
          <w:szCs w:val="22"/>
        </w:rPr>
      </w:pPr>
      <w:hyperlink w:anchor="_Toc39608992" w:history="1">
        <w:r w:rsidRPr="009233D4">
          <w:rPr>
            <w:rStyle w:val="Hyperlink"/>
            <w:lang w:val="en-US"/>
          </w:rPr>
          <w:t>3.3.2</w:t>
        </w:r>
        <w:r>
          <w:rPr>
            <w:rFonts w:asciiTheme="minorHAnsi" w:eastAsiaTheme="minorEastAsia" w:hAnsiTheme="minorHAnsi" w:cstheme="minorBidi"/>
            <w:color w:val="auto"/>
            <w:sz w:val="22"/>
            <w:szCs w:val="22"/>
          </w:rPr>
          <w:tab/>
        </w:r>
        <w:r w:rsidRPr="009233D4">
          <w:rPr>
            <w:rStyle w:val="Hyperlink"/>
            <w:lang w:val="en-US"/>
          </w:rPr>
          <w:t>Context-Aware Mobile Music Recommendation for Daily Activities</w:t>
        </w:r>
        <w:r>
          <w:rPr>
            <w:webHidden/>
          </w:rPr>
          <w:tab/>
        </w:r>
        <w:r>
          <w:rPr>
            <w:webHidden/>
          </w:rPr>
          <w:fldChar w:fldCharType="begin"/>
        </w:r>
        <w:r>
          <w:rPr>
            <w:webHidden/>
          </w:rPr>
          <w:instrText xml:space="preserve"> PAGEREF _Toc39608992 \h </w:instrText>
        </w:r>
        <w:r>
          <w:rPr>
            <w:webHidden/>
          </w:rPr>
        </w:r>
        <w:r>
          <w:rPr>
            <w:webHidden/>
          </w:rPr>
          <w:fldChar w:fldCharType="separate"/>
        </w:r>
        <w:r>
          <w:rPr>
            <w:webHidden/>
          </w:rPr>
          <w:t>19</w:t>
        </w:r>
        <w:r>
          <w:rPr>
            <w:webHidden/>
          </w:rPr>
          <w:fldChar w:fldCharType="end"/>
        </w:r>
      </w:hyperlink>
    </w:p>
    <w:p w14:paraId="5744951D" w14:textId="6A3C9080" w:rsidR="00B67885" w:rsidRDefault="00B67885" w:rsidP="0080100E">
      <w:pPr>
        <w:pStyle w:val="Sumrio3"/>
        <w:rPr>
          <w:rFonts w:asciiTheme="minorHAnsi" w:eastAsiaTheme="minorEastAsia" w:hAnsiTheme="minorHAnsi" w:cstheme="minorBidi"/>
          <w:color w:val="auto"/>
          <w:sz w:val="22"/>
          <w:szCs w:val="22"/>
        </w:rPr>
      </w:pPr>
      <w:hyperlink w:anchor="_Toc39608993" w:history="1">
        <w:r w:rsidRPr="009233D4">
          <w:rPr>
            <w:rStyle w:val="Hyperlink"/>
            <w:lang w:val="en-US"/>
          </w:rPr>
          <w:t>3.3.3</w:t>
        </w:r>
        <w:r>
          <w:rPr>
            <w:rFonts w:asciiTheme="minorHAnsi" w:eastAsiaTheme="minorEastAsia" w:hAnsiTheme="minorHAnsi" w:cstheme="minorBidi"/>
            <w:color w:val="auto"/>
            <w:sz w:val="22"/>
            <w:szCs w:val="22"/>
          </w:rPr>
          <w:tab/>
        </w:r>
        <w:r w:rsidRPr="009233D4">
          <w:rPr>
            <w:rStyle w:val="Hyperlink"/>
            <w:lang w:val="en-US"/>
          </w:rPr>
          <w:t>Musical serendipity: designing for contextual music recommendation and discovery</w:t>
        </w:r>
        <w:r>
          <w:rPr>
            <w:webHidden/>
          </w:rPr>
          <w:tab/>
        </w:r>
        <w:r>
          <w:rPr>
            <w:webHidden/>
          </w:rPr>
          <w:fldChar w:fldCharType="begin"/>
        </w:r>
        <w:r>
          <w:rPr>
            <w:webHidden/>
          </w:rPr>
          <w:instrText xml:space="preserve"> PAGEREF _Toc39608993 \h </w:instrText>
        </w:r>
        <w:r>
          <w:rPr>
            <w:webHidden/>
          </w:rPr>
        </w:r>
        <w:r>
          <w:rPr>
            <w:webHidden/>
          </w:rPr>
          <w:fldChar w:fldCharType="separate"/>
        </w:r>
        <w:r>
          <w:rPr>
            <w:webHidden/>
          </w:rPr>
          <w:t>20</w:t>
        </w:r>
        <w:r>
          <w:rPr>
            <w:webHidden/>
          </w:rPr>
          <w:fldChar w:fldCharType="end"/>
        </w:r>
      </w:hyperlink>
    </w:p>
    <w:p w14:paraId="7D196D25" w14:textId="545C5F04" w:rsidR="00B67885" w:rsidRDefault="00B67885" w:rsidP="0080100E">
      <w:pPr>
        <w:pStyle w:val="Sumrio3"/>
        <w:rPr>
          <w:rFonts w:asciiTheme="minorHAnsi" w:eastAsiaTheme="minorEastAsia" w:hAnsiTheme="minorHAnsi" w:cstheme="minorBidi"/>
          <w:color w:val="auto"/>
          <w:sz w:val="22"/>
          <w:szCs w:val="22"/>
        </w:rPr>
      </w:pPr>
      <w:hyperlink w:anchor="_Toc39608994" w:history="1">
        <w:r w:rsidRPr="009233D4">
          <w:rPr>
            <w:rStyle w:val="Hyperlink"/>
            <w:lang w:val="en-US"/>
          </w:rPr>
          <w:t>3.3.4</w:t>
        </w:r>
        <w:r>
          <w:rPr>
            <w:rFonts w:asciiTheme="minorHAnsi" w:eastAsiaTheme="minorEastAsia" w:hAnsiTheme="minorHAnsi" w:cstheme="minorBidi"/>
            <w:color w:val="auto"/>
            <w:sz w:val="22"/>
            <w:szCs w:val="22"/>
          </w:rPr>
          <w:tab/>
        </w:r>
        <w:r w:rsidRPr="009233D4">
          <w:rPr>
            <w:rStyle w:val="Hyperlink"/>
            <w:lang w:val="en-US"/>
          </w:rPr>
          <w:t>Recommender system handbook</w:t>
        </w:r>
        <w:r>
          <w:rPr>
            <w:webHidden/>
          </w:rPr>
          <w:tab/>
        </w:r>
        <w:r>
          <w:rPr>
            <w:webHidden/>
          </w:rPr>
          <w:fldChar w:fldCharType="begin"/>
        </w:r>
        <w:r>
          <w:rPr>
            <w:webHidden/>
          </w:rPr>
          <w:instrText xml:space="preserve"> PAGEREF _Toc39608994 \h </w:instrText>
        </w:r>
        <w:r>
          <w:rPr>
            <w:webHidden/>
          </w:rPr>
        </w:r>
        <w:r>
          <w:rPr>
            <w:webHidden/>
          </w:rPr>
          <w:fldChar w:fldCharType="separate"/>
        </w:r>
        <w:r>
          <w:rPr>
            <w:webHidden/>
          </w:rPr>
          <w:t>20</w:t>
        </w:r>
        <w:r>
          <w:rPr>
            <w:webHidden/>
          </w:rPr>
          <w:fldChar w:fldCharType="end"/>
        </w:r>
      </w:hyperlink>
    </w:p>
    <w:p w14:paraId="537D2F0F" w14:textId="7592253C" w:rsidR="00B67885" w:rsidRDefault="00B67885" w:rsidP="0080100E">
      <w:pPr>
        <w:pStyle w:val="Sumrio3"/>
        <w:rPr>
          <w:rFonts w:asciiTheme="minorHAnsi" w:eastAsiaTheme="minorEastAsia" w:hAnsiTheme="minorHAnsi" w:cstheme="minorBidi"/>
          <w:color w:val="auto"/>
          <w:sz w:val="22"/>
          <w:szCs w:val="22"/>
        </w:rPr>
      </w:pPr>
      <w:hyperlink w:anchor="_Toc39608995" w:history="1">
        <w:r w:rsidRPr="009233D4">
          <w:rPr>
            <w:rStyle w:val="Hyperlink"/>
          </w:rPr>
          <w:t>3.3.5</w:t>
        </w:r>
        <w:r>
          <w:rPr>
            <w:rFonts w:asciiTheme="minorHAnsi" w:eastAsiaTheme="minorEastAsia" w:hAnsiTheme="minorHAnsi" w:cstheme="minorBidi"/>
            <w:color w:val="auto"/>
            <w:sz w:val="22"/>
            <w:szCs w:val="22"/>
          </w:rPr>
          <w:tab/>
        </w:r>
        <w:r w:rsidRPr="009233D4">
          <w:rPr>
            <w:rStyle w:val="Hyperlink"/>
          </w:rPr>
          <w:t>Desenvolvimento de um Sistema de Recomendação Musical Sensível ao Contexto</w:t>
        </w:r>
        <w:r>
          <w:rPr>
            <w:webHidden/>
          </w:rPr>
          <w:tab/>
        </w:r>
        <w:r>
          <w:rPr>
            <w:webHidden/>
          </w:rPr>
          <w:fldChar w:fldCharType="begin"/>
        </w:r>
        <w:r>
          <w:rPr>
            <w:webHidden/>
          </w:rPr>
          <w:instrText xml:space="preserve"> PAGEREF _Toc39608995 \h </w:instrText>
        </w:r>
        <w:r>
          <w:rPr>
            <w:webHidden/>
          </w:rPr>
        </w:r>
        <w:r>
          <w:rPr>
            <w:webHidden/>
          </w:rPr>
          <w:fldChar w:fldCharType="separate"/>
        </w:r>
        <w:r>
          <w:rPr>
            <w:webHidden/>
          </w:rPr>
          <w:t>20</w:t>
        </w:r>
        <w:r>
          <w:rPr>
            <w:webHidden/>
          </w:rPr>
          <w:fldChar w:fldCharType="end"/>
        </w:r>
      </w:hyperlink>
    </w:p>
    <w:p w14:paraId="04832DCA" w14:textId="4C893EFA" w:rsidR="00B67885" w:rsidRDefault="00B67885" w:rsidP="0080100E">
      <w:pPr>
        <w:pStyle w:val="Sumrio2"/>
        <w:rPr>
          <w:rFonts w:asciiTheme="minorHAnsi" w:eastAsiaTheme="minorEastAsia" w:hAnsiTheme="minorHAnsi" w:cstheme="minorBidi"/>
          <w:color w:val="auto"/>
          <w:sz w:val="22"/>
          <w:szCs w:val="22"/>
        </w:rPr>
      </w:pPr>
      <w:hyperlink w:anchor="_Toc39608996" w:history="1">
        <w:r w:rsidRPr="009233D4">
          <w:rPr>
            <w:rStyle w:val="Hyperlink"/>
          </w:rPr>
          <w:t>3.4</w:t>
        </w:r>
        <w:r>
          <w:rPr>
            <w:rFonts w:asciiTheme="minorHAnsi" w:eastAsiaTheme="minorEastAsia" w:hAnsiTheme="minorHAnsi" w:cstheme="minorBidi"/>
            <w:color w:val="auto"/>
            <w:sz w:val="22"/>
            <w:szCs w:val="22"/>
          </w:rPr>
          <w:tab/>
        </w:r>
        <w:r w:rsidRPr="009233D4">
          <w:rPr>
            <w:rStyle w:val="Hyperlink"/>
          </w:rPr>
          <w:t>Tabela com tecnicas</w:t>
        </w:r>
        <w:r>
          <w:rPr>
            <w:webHidden/>
          </w:rPr>
          <w:tab/>
        </w:r>
        <w:r>
          <w:rPr>
            <w:webHidden/>
          </w:rPr>
          <w:fldChar w:fldCharType="begin"/>
        </w:r>
        <w:r>
          <w:rPr>
            <w:webHidden/>
          </w:rPr>
          <w:instrText xml:space="preserve"> PAGEREF _Toc39608996 \h </w:instrText>
        </w:r>
        <w:r>
          <w:rPr>
            <w:webHidden/>
          </w:rPr>
        </w:r>
        <w:r>
          <w:rPr>
            <w:webHidden/>
          </w:rPr>
          <w:fldChar w:fldCharType="separate"/>
        </w:r>
        <w:r>
          <w:rPr>
            <w:webHidden/>
          </w:rPr>
          <w:t>20</w:t>
        </w:r>
        <w:r>
          <w:rPr>
            <w:webHidden/>
          </w:rPr>
          <w:fldChar w:fldCharType="end"/>
        </w:r>
      </w:hyperlink>
    </w:p>
    <w:p w14:paraId="378061F8" w14:textId="5E2C8A2C" w:rsidR="00B67885" w:rsidRDefault="00B67885" w:rsidP="0080100E">
      <w:pPr>
        <w:pStyle w:val="Sumrio1"/>
        <w:rPr>
          <w:rFonts w:asciiTheme="minorHAnsi" w:eastAsiaTheme="minorEastAsia" w:hAnsiTheme="minorHAnsi" w:cstheme="minorBidi"/>
          <w:noProof/>
          <w:color w:val="auto"/>
          <w:sz w:val="22"/>
          <w:szCs w:val="22"/>
        </w:rPr>
      </w:pPr>
      <w:hyperlink w:anchor="_Toc39608997" w:history="1">
        <w:r w:rsidRPr="009233D4">
          <w:rPr>
            <w:rStyle w:val="Hyperlink"/>
            <w:noProof/>
          </w:rPr>
          <w:t>4</w:t>
        </w:r>
        <w:r>
          <w:rPr>
            <w:rFonts w:asciiTheme="minorHAnsi" w:eastAsiaTheme="minorEastAsia" w:hAnsiTheme="minorHAnsi" w:cstheme="minorBidi"/>
            <w:noProof/>
            <w:color w:val="auto"/>
            <w:sz w:val="22"/>
            <w:szCs w:val="22"/>
          </w:rPr>
          <w:tab/>
        </w:r>
        <w:r w:rsidRPr="009233D4">
          <w:rPr>
            <w:rStyle w:val="Hyperlink"/>
            <w:noProof/>
          </w:rPr>
          <w:t>Modelagem do que será feito</w:t>
        </w:r>
        <w:r>
          <w:rPr>
            <w:noProof/>
            <w:webHidden/>
          </w:rPr>
          <w:tab/>
        </w:r>
        <w:r>
          <w:rPr>
            <w:noProof/>
            <w:webHidden/>
          </w:rPr>
          <w:fldChar w:fldCharType="begin"/>
        </w:r>
        <w:r>
          <w:rPr>
            <w:noProof/>
            <w:webHidden/>
          </w:rPr>
          <w:instrText xml:space="preserve"> PAGEREF _Toc39608997 \h </w:instrText>
        </w:r>
        <w:r>
          <w:rPr>
            <w:noProof/>
            <w:webHidden/>
          </w:rPr>
        </w:r>
        <w:r>
          <w:rPr>
            <w:noProof/>
            <w:webHidden/>
          </w:rPr>
          <w:fldChar w:fldCharType="separate"/>
        </w:r>
        <w:r>
          <w:rPr>
            <w:noProof/>
            <w:webHidden/>
          </w:rPr>
          <w:t>21</w:t>
        </w:r>
        <w:r>
          <w:rPr>
            <w:noProof/>
            <w:webHidden/>
          </w:rPr>
          <w:fldChar w:fldCharType="end"/>
        </w:r>
      </w:hyperlink>
    </w:p>
    <w:p w14:paraId="533B3ACA" w14:textId="12C721EB" w:rsidR="00B67885" w:rsidRDefault="00B67885" w:rsidP="0080100E">
      <w:pPr>
        <w:pStyle w:val="Sumrio2"/>
        <w:rPr>
          <w:rFonts w:asciiTheme="minorHAnsi" w:eastAsiaTheme="minorEastAsia" w:hAnsiTheme="minorHAnsi" w:cstheme="minorBidi"/>
          <w:color w:val="auto"/>
          <w:sz w:val="22"/>
          <w:szCs w:val="22"/>
        </w:rPr>
      </w:pPr>
      <w:hyperlink w:anchor="_Toc39608998" w:history="1">
        <w:r w:rsidRPr="009233D4">
          <w:rPr>
            <w:rStyle w:val="Hyperlink"/>
          </w:rPr>
          <w:t>4.1</w:t>
        </w:r>
        <w:r>
          <w:rPr>
            <w:rFonts w:asciiTheme="minorHAnsi" w:eastAsiaTheme="minorEastAsia" w:hAnsiTheme="minorHAnsi" w:cstheme="minorBidi"/>
            <w:color w:val="auto"/>
            <w:sz w:val="22"/>
            <w:szCs w:val="22"/>
          </w:rPr>
          <w:tab/>
        </w:r>
        <w:r w:rsidRPr="009233D4">
          <w:rPr>
            <w:rStyle w:val="Hyperlink"/>
          </w:rPr>
          <w:t>Contexto</w:t>
        </w:r>
        <w:r>
          <w:rPr>
            <w:webHidden/>
          </w:rPr>
          <w:tab/>
        </w:r>
        <w:r>
          <w:rPr>
            <w:webHidden/>
          </w:rPr>
          <w:fldChar w:fldCharType="begin"/>
        </w:r>
        <w:r>
          <w:rPr>
            <w:webHidden/>
          </w:rPr>
          <w:instrText xml:space="preserve"> PAGEREF _Toc39608998 \h </w:instrText>
        </w:r>
        <w:r>
          <w:rPr>
            <w:webHidden/>
          </w:rPr>
        </w:r>
        <w:r>
          <w:rPr>
            <w:webHidden/>
          </w:rPr>
          <w:fldChar w:fldCharType="separate"/>
        </w:r>
        <w:r>
          <w:rPr>
            <w:webHidden/>
          </w:rPr>
          <w:t>21</w:t>
        </w:r>
        <w:r>
          <w:rPr>
            <w:webHidden/>
          </w:rPr>
          <w:fldChar w:fldCharType="end"/>
        </w:r>
      </w:hyperlink>
    </w:p>
    <w:p w14:paraId="224B2D1A" w14:textId="457906F1" w:rsidR="00B67885" w:rsidRDefault="00B67885" w:rsidP="0080100E">
      <w:pPr>
        <w:pStyle w:val="Sumrio3"/>
        <w:rPr>
          <w:rFonts w:asciiTheme="minorHAnsi" w:eastAsiaTheme="minorEastAsia" w:hAnsiTheme="minorHAnsi" w:cstheme="minorBidi"/>
          <w:color w:val="auto"/>
          <w:sz w:val="22"/>
          <w:szCs w:val="22"/>
        </w:rPr>
      </w:pPr>
      <w:hyperlink w:anchor="_Toc39608999" w:history="1">
        <w:r w:rsidRPr="009233D4">
          <w:rPr>
            <w:rStyle w:val="Hyperlink"/>
          </w:rPr>
          <w:t>4.1.1</w:t>
        </w:r>
        <w:r>
          <w:rPr>
            <w:rFonts w:asciiTheme="minorHAnsi" w:eastAsiaTheme="minorEastAsia" w:hAnsiTheme="minorHAnsi" w:cstheme="minorBidi"/>
            <w:color w:val="auto"/>
            <w:sz w:val="22"/>
            <w:szCs w:val="22"/>
          </w:rPr>
          <w:tab/>
        </w:r>
        <w:r w:rsidRPr="009233D4">
          <w:rPr>
            <w:rStyle w:val="Hyperlink"/>
          </w:rPr>
          <w:t>O que é o contexto comportamental?</w:t>
        </w:r>
        <w:r>
          <w:rPr>
            <w:webHidden/>
          </w:rPr>
          <w:tab/>
        </w:r>
        <w:r>
          <w:rPr>
            <w:webHidden/>
          </w:rPr>
          <w:fldChar w:fldCharType="begin"/>
        </w:r>
        <w:r>
          <w:rPr>
            <w:webHidden/>
          </w:rPr>
          <w:instrText xml:space="preserve"> PAGEREF _Toc39608999 \h </w:instrText>
        </w:r>
        <w:r>
          <w:rPr>
            <w:webHidden/>
          </w:rPr>
        </w:r>
        <w:r>
          <w:rPr>
            <w:webHidden/>
          </w:rPr>
          <w:fldChar w:fldCharType="separate"/>
        </w:r>
        <w:r>
          <w:rPr>
            <w:webHidden/>
          </w:rPr>
          <w:t>21</w:t>
        </w:r>
        <w:r>
          <w:rPr>
            <w:webHidden/>
          </w:rPr>
          <w:fldChar w:fldCharType="end"/>
        </w:r>
      </w:hyperlink>
    </w:p>
    <w:p w14:paraId="390E107E" w14:textId="3E69F968" w:rsidR="00B67885" w:rsidRDefault="00B67885" w:rsidP="0080100E">
      <w:pPr>
        <w:pStyle w:val="Sumrio3"/>
        <w:rPr>
          <w:rFonts w:asciiTheme="minorHAnsi" w:eastAsiaTheme="minorEastAsia" w:hAnsiTheme="minorHAnsi" w:cstheme="minorBidi"/>
          <w:color w:val="auto"/>
          <w:sz w:val="22"/>
          <w:szCs w:val="22"/>
        </w:rPr>
      </w:pPr>
      <w:hyperlink w:anchor="_Toc39609000" w:history="1">
        <w:r w:rsidRPr="009233D4">
          <w:rPr>
            <w:rStyle w:val="Hyperlink"/>
          </w:rPr>
          <w:t>4.1.2</w:t>
        </w:r>
        <w:r>
          <w:rPr>
            <w:rFonts w:asciiTheme="minorHAnsi" w:eastAsiaTheme="minorEastAsia" w:hAnsiTheme="minorHAnsi" w:cstheme="minorBidi"/>
            <w:color w:val="auto"/>
            <w:sz w:val="22"/>
            <w:szCs w:val="22"/>
          </w:rPr>
          <w:tab/>
        </w:r>
        <w:r w:rsidRPr="009233D4">
          <w:rPr>
            <w:rStyle w:val="Hyperlink"/>
          </w:rPr>
          <w:t>O que é o contexto ambiente?</w:t>
        </w:r>
        <w:r>
          <w:rPr>
            <w:webHidden/>
          </w:rPr>
          <w:tab/>
        </w:r>
        <w:r>
          <w:rPr>
            <w:webHidden/>
          </w:rPr>
          <w:fldChar w:fldCharType="begin"/>
        </w:r>
        <w:r>
          <w:rPr>
            <w:webHidden/>
          </w:rPr>
          <w:instrText xml:space="preserve"> PAGEREF _Toc39609000 \h </w:instrText>
        </w:r>
        <w:r>
          <w:rPr>
            <w:webHidden/>
          </w:rPr>
        </w:r>
        <w:r>
          <w:rPr>
            <w:webHidden/>
          </w:rPr>
          <w:fldChar w:fldCharType="separate"/>
        </w:r>
        <w:r>
          <w:rPr>
            <w:webHidden/>
          </w:rPr>
          <w:t>21</w:t>
        </w:r>
        <w:r>
          <w:rPr>
            <w:webHidden/>
          </w:rPr>
          <w:fldChar w:fldCharType="end"/>
        </w:r>
      </w:hyperlink>
    </w:p>
    <w:p w14:paraId="6B9B87A4" w14:textId="62DF7CFF" w:rsidR="00B67885" w:rsidRDefault="00B67885" w:rsidP="0080100E">
      <w:pPr>
        <w:pStyle w:val="Sumrio3"/>
        <w:rPr>
          <w:rFonts w:asciiTheme="minorHAnsi" w:eastAsiaTheme="minorEastAsia" w:hAnsiTheme="minorHAnsi" w:cstheme="minorBidi"/>
          <w:color w:val="auto"/>
          <w:sz w:val="22"/>
          <w:szCs w:val="22"/>
        </w:rPr>
      </w:pPr>
      <w:hyperlink w:anchor="_Toc39609001" w:history="1">
        <w:r w:rsidRPr="009233D4">
          <w:rPr>
            <w:rStyle w:val="Hyperlink"/>
          </w:rPr>
          <w:t>4.1.3</w:t>
        </w:r>
        <w:r>
          <w:rPr>
            <w:rFonts w:asciiTheme="minorHAnsi" w:eastAsiaTheme="minorEastAsia" w:hAnsiTheme="minorHAnsi" w:cstheme="minorBidi"/>
            <w:color w:val="auto"/>
            <w:sz w:val="22"/>
            <w:szCs w:val="22"/>
          </w:rPr>
          <w:tab/>
        </w:r>
        <w:r w:rsidRPr="009233D4">
          <w:rPr>
            <w:rStyle w:val="Hyperlink"/>
          </w:rPr>
          <w:t>Como será obtido os contextos?</w:t>
        </w:r>
        <w:r>
          <w:rPr>
            <w:webHidden/>
          </w:rPr>
          <w:tab/>
        </w:r>
        <w:r>
          <w:rPr>
            <w:webHidden/>
          </w:rPr>
          <w:fldChar w:fldCharType="begin"/>
        </w:r>
        <w:r>
          <w:rPr>
            <w:webHidden/>
          </w:rPr>
          <w:instrText xml:space="preserve"> PAGEREF _Toc39609001 \h </w:instrText>
        </w:r>
        <w:r>
          <w:rPr>
            <w:webHidden/>
          </w:rPr>
        </w:r>
        <w:r>
          <w:rPr>
            <w:webHidden/>
          </w:rPr>
          <w:fldChar w:fldCharType="separate"/>
        </w:r>
        <w:r>
          <w:rPr>
            <w:webHidden/>
          </w:rPr>
          <w:t>21</w:t>
        </w:r>
        <w:r>
          <w:rPr>
            <w:webHidden/>
          </w:rPr>
          <w:fldChar w:fldCharType="end"/>
        </w:r>
      </w:hyperlink>
    </w:p>
    <w:p w14:paraId="48AF7E90" w14:textId="68E9C9C1" w:rsidR="00B67885" w:rsidRDefault="00B67885" w:rsidP="0080100E">
      <w:pPr>
        <w:pStyle w:val="Sumrio2"/>
        <w:rPr>
          <w:rFonts w:asciiTheme="minorHAnsi" w:eastAsiaTheme="minorEastAsia" w:hAnsiTheme="minorHAnsi" w:cstheme="minorBidi"/>
          <w:color w:val="auto"/>
          <w:sz w:val="22"/>
          <w:szCs w:val="22"/>
        </w:rPr>
      </w:pPr>
      <w:hyperlink w:anchor="_Toc39609002" w:history="1">
        <w:r w:rsidRPr="009233D4">
          <w:rPr>
            <w:rStyle w:val="Hyperlink"/>
          </w:rPr>
          <w:t>4.2</w:t>
        </w:r>
        <w:r>
          <w:rPr>
            <w:rFonts w:asciiTheme="minorHAnsi" w:eastAsiaTheme="minorEastAsia" w:hAnsiTheme="minorHAnsi" w:cstheme="minorBidi"/>
            <w:color w:val="auto"/>
            <w:sz w:val="22"/>
            <w:szCs w:val="22"/>
          </w:rPr>
          <w:tab/>
        </w:r>
        <w:r w:rsidRPr="009233D4">
          <w:rPr>
            <w:rStyle w:val="Hyperlink"/>
          </w:rPr>
          <w:t>Arquitetura do sistema</w:t>
        </w:r>
        <w:r>
          <w:rPr>
            <w:webHidden/>
          </w:rPr>
          <w:tab/>
        </w:r>
        <w:r>
          <w:rPr>
            <w:webHidden/>
          </w:rPr>
          <w:fldChar w:fldCharType="begin"/>
        </w:r>
        <w:r>
          <w:rPr>
            <w:webHidden/>
          </w:rPr>
          <w:instrText xml:space="preserve"> PAGEREF _Toc39609002 \h </w:instrText>
        </w:r>
        <w:r>
          <w:rPr>
            <w:webHidden/>
          </w:rPr>
        </w:r>
        <w:r>
          <w:rPr>
            <w:webHidden/>
          </w:rPr>
          <w:fldChar w:fldCharType="separate"/>
        </w:r>
        <w:r>
          <w:rPr>
            <w:webHidden/>
          </w:rPr>
          <w:t>21</w:t>
        </w:r>
        <w:r>
          <w:rPr>
            <w:webHidden/>
          </w:rPr>
          <w:fldChar w:fldCharType="end"/>
        </w:r>
      </w:hyperlink>
    </w:p>
    <w:p w14:paraId="0F972804" w14:textId="0858AF75" w:rsidR="00B67885" w:rsidRDefault="00B67885" w:rsidP="0080100E">
      <w:pPr>
        <w:pStyle w:val="Sumrio1"/>
        <w:rPr>
          <w:rFonts w:asciiTheme="minorHAnsi" w:eastAsiaTheme="minorEastAsia" w:hAnsiTheme="minorHAnsi" w:cstheme="minorBidi"/>
          <w:noProof/>
          <w:color w:val="auto"/>
          <w:sz w:val="22"/>
          <w:szCs w:val="22"/>
        </w:rPr>
      </w:pPr>
      <w:hyperlink w:anchor="_Toc39609003" w:history="1">
        <w:r w:rsidRPr="009233D4">
          <w:rPr>
            <w:rStyle w:val="Hyperlink"/>
            <w:noProof/>
          </w:rPr>
          <w:t>5</w:t>
        </w:r>
        <w:r>
          <w:rPr>
            <w:rFonts w:asciiTheme="minorHAnsi" w:eastAsiaTheme="minorEastAsia" w:hAnsiTheme="minorHAnsi" w:cstheme="minorBidi"/>
            <w:noProof/>
            <w:color w:val="auto"/>
            <w:sz w:val="22"/>
            <w:szCs w:val="22"/>
          </w:rPr>
          <w:tab/>
        </w:r>
        <w:r w:rsidRPr="009233D4">
          <w:rPr>
            <w:rStyle w:val="Hyperlink"/>
            <w:noProof/>
          </w:rPr>
          <w:t>CONCLUSÃO</w:t>
        </w:r>
        <w:r>
          <w:rPr>
            <w:noProof/>
            <w:webHidden/>
          </w:rPr>
          <w:tab/>
        </w:r>
        <w:r>
          <w:rPr>
            <w:noProof/>
            <w:webHidden/>
          </w:rPr>
          <w:fldChar w:fldCharType="begin"/>
        </w:r>
        <w:r>
          <w:rPr>
            <w:noProof/>
            <w:webHidden/>
          </w:rPr>
          <w:instrText xml:space="preserve"> PAGEREF _Toc39609003 \h </w:instrText>
        </w:r>
        <w:r>
          <w:rPr>
            <w:noProof/>
            <w:webHidden/>
          </w:rPr>
        </w:r>
        <w:r>
          <w:rPr>
            <w:noProof/>
            <w:webHidden/>
          </w:rPr>
          <w:fldChar w:fldCharType="separate"/>
        </w:r>
        <w:r>
          <w:rPr>
            <w:noProof/>
            <w:webHidden/>
          </w:rPr>
          <w:t>22</w:t>
        </w:r>
        <w:r>
          <w:rPr>
            <w:noProof/>
            <w:webHidden/>
          </w:rPr>
          <w:fldChar w:fldCharType="end"/>
        </w:r>
      </w:hyperlink>
    </w:p>
    <w:p w14:paraId="34E6E2CB" w14:textId="6E092A32" w:rsidR="00B67885" w:rsidRDefault="00B67885" w:rsidP="0080100E">
      <w:pPr>
        <w:pStyle w:val="Sumrio1"/>
        <w:rPr>
          <w:rFonts w:asciiTheme="minorHAnsi" w:eastAsiaTheme="minorEastAsia" w:hAnsiTheme="minorHAnsi" w:cstheme="minorBidi"/>
          <w:noProof/>
          <w:color w:val="auto"/>
          <w:sz w:val="22"/>
          <w:szCs w:val="22"/>
        </w:rPr>
      </w:pPr>
      <w:hyperlink w:anchor="_Toc39609004" w:history="1">
        <w:r w:rsidRPr="009233D4">
          <w:rPr>
            <w:rStyle w:val="Hyperlink"/>
            <w:noProof/>
          </w:rPr>
          <w:t>Referências Bibliográficas</w:t>
        </w:r>
        <w:r>
          <w:rPr>
            <w:noProof/>
            <w:webHidden/>
          </w:rPr>
          <w:tab/>
        </w:r>
        <w:r>
          <w:rPr>
            <w:noProof/>
            <w:webHidden/>
          </w:rPr>
          <w:fldChar w:fldCharType="begin"/>
        </w:r>
        <w:r>
          <w:rPr>
            <w:noProof/>
            <w:webHidden/>
          </w:rPr>
          <w:instrText xml:space="preserve"> PAGEREF _Toc39609004 \h </w:instrText>
        </w:r>
        <w:r>
          <w:rPr>
            <w:noProof/>
            <w:webHidden/>
          </w:rPr>
        </w:r>
        <w:r>
          <w:rPr>
            <w:noProof/>
            <w:webHidden/>
          </w:rPr>
          <w:fldChar w:fldCharType="separate"/>
        </w:r>
        <w:r>
          <w:rPr>
            <w:noProof/>
            <w:webHidden/>
          </w:rPr>
          <w:t>23</w:t>
        </w:r>
        <w:r>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w:t>
      </w:r>
      <w:smartTag w:uri="urn:schemas-microsoft-com:office:smarttags" w:element="metricconverter">
        <w:smartTagPr>
          <w:attr w:name="ProductID" w:val="6 pts"/>
        </w:smartTagPr>
        <w:r>
          <w:t>6 pts</w:t>
        </w:r>
      </w:smartTag>
      <w:r>
        <w:t>. Este sumário foi elaborado automaticamente pelo Word. Para atualizá-lo, basta clicar com o botão direito, escolher Atualizar Campo e depois Atualizar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6DF9FAAF"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r w:rsidRPr="008B49B9">
        <w:t>Recommender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r w:rsidRPr="008B49B9">
        <w:t>Prize</w:t>
      </w:r>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0501AD1C"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408E07B5"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1E252D4C"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31A57A46"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44DB3941"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14D129A9"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4C16917A"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830072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4008461C"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27D443F8"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xml:space="preserve">, </w:t>
      </w:r>
      <w:r w:rsidR="00310EA6">
        <w:t>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29ED35C2" w:rsidR="00E974DB" w:rsidRDefault="00CD5882" w:rsidP="0080100E">
      <w:pPr>
        <w:rPr>
          <w:lang w:val="en-US"/>
        </w:rPr>
      </w:pPr>
      <w:r>
        <w:rPr>
          <w:lang w:val="en-US"/>
        </w:rPr>
        <w:lastRenderedPageBreak/>
        <w:t>(</w:t>
      </w:r>
      <w:r w:rsidRPr="00CD5882">
        <w:rPr>
          <w:lang w:val="en-US"/>
        </w:rPr>
        <w:t>(“RecSys” OR “recommender systems”)</w:t>
      </w:r>
      <w:r w:rsidR="00BD6401">
        <w:rPr>
          <w:lang w:val="en-US"/>
        </w:rPr>
        <w:t xml:space="preserve"> AND (</w:t>
      </w:r>
      <w:r w:rsidR="00BD6401" w:rsidRPr="00CD5882">
        <w:rPr>
          <w:lang w:val="en-US"/>
        </w:rPr>
        <w:t>“machine learning”</w:t>
      </w:r>
      <w:r w:rsidR="00BD6401">
        <w:rPr>
          <w:lang w:val="en-US"/>
        </w:rPr>
        <w:t>)</w:t>
      </w:r>
      <w:r w:rsidRPr="00CD5882">
        <w:rPr>
          <w:lang w:val="en-US"/>
        </w:rPr>
        <w:t xml:space="preserve"> AND (“music” OR “musical”) AND (“behavioral context” OR “environmental context” OR “context-aware”)</w:t>
      </w:r>
      <w:r>
        <w:rPr>
          <w:lang w:val="en-US"/>
        </w:rPr>
        <w:t>)</w:t>
      </w:r>
    </w:p>
    <w:p w14:paraId="6FAFEF5B" w14:textId="5A37F56F" w:rsidR="004A3A38" w:rsidRDefault="004A3A38" w:rsidP="0080100E">
      <w:r>
        <w:rPr>
          <w:lang w:val="en-US"/>
        </w:rPr>
        <w:tab/>
      </w:r>
      <w:r w:rsidRPr="004A3A38">
        <w:t>Com os resultados d</w:t>
      </w:r>
      <w:r>
        <w:t>a</w:t>
      </w:r>
      <w:r w:rsidRPr="004A3A38">
        <w:t xml:space="preserve"> b</w:t>
      </w:r>
      <w:r>
        <w:t>usca será analisado trabalho a trabalho iniciando pelo título, será mantido os trabalhos que indicam uma relação com ess</w:t>
      </w:r>
      <w:r w:rsidR="0087774B">
        <w:t>a pesquisa</w:t>
      </w:r>
      <w:r>
        <w:t>.</w:t>
      </w:r>
      <w:r w:rsidR="0087774B">
        <w:t xml:space="preserve"> A segunda etapa </w:t>
      </w:r>
      <w:r w:rsidR="004E2D96">
        <w:t>consist</w:t>
      </w:r>
      <w:r w:rsidR="008720F9">
        <w:t>e</w:t>
      </w:r>
      <w:r w:rsidR="004E2D96">
        <w:t xml:space="preserve"> em</w:t>
      </w:r>
      <w:r w:rsidR="0087774B">
        <w:t xml:space="preserve"> realizar uma leitura dos resumos desses trabalhos</w:t>
      </w:r>
      <w:r w:rsidR="001D208F">
        <w:t xml:space="preserve"> e manter os trabalhos pertinentes a esse.</w:t>
      </w:r>
      <w:r w:rsidR="008720F9">
        <w:t xml:space="preserve"> E por fim, será realizado um último filtro baseado na introdução e conclusão dos trabalhos.</w:t>
      </w:r>
    </w:p>
    <w:p w14:paraId="2FCF9930" w14:textId="5C2657C4" w:rsidR="009C0BCD" w:rsidRPr="004A3A38" w:rsidRDefault="009C0BCD" w:rsidP="0080100E">
      <w:r>
        <w:tab/>
      </w:r>
      <w:r w:rsidR="00450B70">
        <w:t>Após todos os filtros aplicados</w:t>
      </w:r>
      <w:r>
        <w:t xml:space="preserve">, </w:t>
      </w:r>
      <w:r w:rsidR="00450B70">
        <w:t>será</w:t>
      </w:r>
      <w:r>
        <w:t xml:space="preserve"> </w:t>
      </w:r>
      <w:r w:rsidR="00450B70">
        <w:t>realizado</w:t>
      </w:r>
      <w:r>
        <w:t xml:space="preserve"> um estudo aprofundado em cima </w:t>
      </w:r>
      <w:r w:rsidR="00450B70">
        <w:t>dos trabalhos restantes</w:t>
      </w:r>
      <w:r w:rsidR="004F5590">
        <w:t>.</w:t>
      </w:r>
      <w:r>
        <w:t xml:space="preserve"> </w:t>
      </w:r>
      <w:r w:rsidR="004F5590">
        <w:t xml:space="preserve">Esse estudo consiste em trazer informações de cada publicação, visando entender o que já foi desenvolvido e então definir o que esse trabalho poderá agregar cientificamente a </w:t>
      </w:r>
      <w:r w:rsidR="006830A6">
        <w:t>área</w:t>
      </w:r>
      <w:r w:rsidR="004F5590">
        <w:t xml:space="preserve"> de sistemas de recomendação.</w:t>
      </w:r>
      <w:r w:rsidR="00C777DD">
        <w:t xml:space="preserve"> Ao final, será desenvolvido uma tabela relacionando das funcionalidades existentes e o uso delas nos trabalhos encontrados.</w:t>
      </w:r>
    </w:p>
    <w:p w14:paraId="15D58142" w14:textId="361C4CB3"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80100E">
      <w:r>
        <w:rPr>
          <w:noProof/>
        </w:rPr>
        <w:drawing>
          <wp:inline distT="0" distB="0" distL="0" distR="0" wp14:anchorId="03CCC2B4" wp14:editId="6070CF8D">
            <wp:extent cx="4150023" cy="2468880"/>
            <wp:effectExtent l="0" t="0" r="3175" b="762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01884F95" w:rsidR="00C42379" w:rsidRDefault="00C42379" w:rsidP="0080100E">
      <w:pPr>
        <w:pStyle w:val="Legenda"/>
      </w:pPr>
      <w:r>
        <w:t xml:space="preserve">Figura </w:t>
      </w:r>
      <w:fldSimple w:instr=" SEQ Figura \* ARABIC ">
        <w:r w:rsidR="00F34FC3">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1969B52" w:rsidR="00B15B79" w:rsidRDefault="00C42379" w:rsidP="0080100E">
      <w:r>
        <w:tab/>
      </w:r>
      <w:r w:rsidR="00275D20">
        <w:t xml:space="preserve">No dia </w:t>
      </w:r>
      <w:r w:rsidR="00804238">
        <w:t>05</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r w:rsidR="006874EC" w:rsidRPr="00BC0A63">
        <w:rPr>
          <w:i/>
        </w:rPr>
        <w:t>string</w:t>
      </w:r>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2</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1CBB6B1F" w14:textId="77777777" w:rsidR="00826009" w:rsidRDefault="00826009" w:rsidP="0080100E">
      <w:r>
        <w:rPr>
          <w:noProof/>
        </w:rPr>
        <w:lastRenderedPageBreak/>
        <w:drawing>
          <wp:inline distT="0" distB="0" distL="0" distR="0" wp14:anchorId="5DCCA258" wp14:editId="26CCC36C">
            <wp:extent cx="4205549" cy="2156460"/>
            <wp:effectExtent l="0" t="0" r="508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47800" cy="2178125"/>
                    </a:xfrm>
                    <a:prstGeom prst="rect">
                      <a:avLst/>
                    </a:prstGeom>
                    <a:noFill/>
                  </pic:spPr>
                </pic:pic>
              </a:graphicData>
            </a:graphic>
          </wp:inline>
        </w:drawing>
      </w:r>
    </w:p>
    <w:p w14:paraId="59D14E23" w14:textId="727C9040" w:rsidR="00826009" w:rsidRDefault="00826009" w:rsidP="0080100E">
      <w:pPr>
        <w:pStyle w:val="Legenda"/>
      </w:pPr>
      <w:r>
        <w:t xml:space="preserve">Figura </w:t>
      </w:r>
      <w:fldSimple w:instr=" SEQ Figura \* ARABIC ">
        <w:r w:rsidR="00F34FC3">
          <w:rPr>
            <w:noProof/>
          </w:rPr>
          <w:t>2</w:t>
        </w:r>
      </w:fldSimple>
      <w:r>
        <w:t xml:space="preserve"> Resultado de busca dos proceedings no motor de busca da ACM (próprio, 2020)</w:t>
      </w:r>
    </w:p>
    <w:p w14:paraId="53F7643E" w14:textId="232CD3FE"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 esses filtros, a quantidade de trabalhos encontrados passou para 85.</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453ACA90" w14:textId="77777777" w:rsidR="00F34FC3" w:rsidRDefault="00F34FC3" w:rsidP="0080100E">
      <w:r w:rsidRPr="00F34FC3">
        <w:drawing>
          <wp:inline distT="0" distB="0" distL="0" distR="0" wp14:anchorId="04BFF1CA" wp14:editId="745893E7">
            <wp:extent cx="4320540" cy="2236947"/>
            <wp:effectExtent l="0" t="0" r="3810" b="0"/>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358428" cy="2256563"/>
                    </a:xfrm>
                    <a:prstGeom prst="rect">
                      <a:avLst/>
                    </a:prstGeom>
                  </pic:spPr>
                </pic:pic>
              </a:graphicData>
            </a:graphic>
          </wp:inline>
        </w:drawing>
      </w:r>
    </w:p>
    <w:p w14:paraId="09CD7146" w14:textId="72F35609" w:rsidR="00F34FC3" w:rsidRDefault="00F34FC3" w:rsidP="0080100E">
      <w:pPr>
        <w:pStyle w:val="Legenda"/>
      </w:pPr>
      <w:r>
        <w:t xml:space="preserve">Figura </w:t>
      </w:r>
      <w:fldSimple w:instr=" SEQ Figura \* ARABIC ">
        <w:r>
          <w:rPr>
            <w:noProof/>
          </w:rPr>
          <w:t>3</w:t>
        </w:r>
      </w:fldSimple>
      <w:r>
        <w:t xml:space="preserve"> </w:t>
      </w:r>
      <w:r w:rsidRPr="00353DD1">
        <w:t xml:space="preserve">Resultado de busca dos </w:t>
      </w:r>
      <w:r>
        <w:t>journals</w:t>
      </w:r>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r w:rsidRPr="000500A2">
        <w:rPr>
          <w:i/>
        </w:rPr>
        <w:t>string</w:t>
      </w:r>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F909629" w14:textId="013A6F59" w:rsidR="005D0600" w:rsidRPr="005D0600" w:rsidRDefault="005D0600" w:rsidP="0080100E">
      <w:r>
        <w:tab/>
        <w:t xml:space="preserve">Com a busca </w:t>
      </w:r>
      <w:r w:rsidR="000F5554">
        <w:t xml:space="preserve">realizada no dia 05/05/20 </w:t>
      </w:r>
      <w:r>
        <w:t xml:space="preserve">no motor da ACM a partir da </w:t>
      </w:r>
      <w:r w:rsidRPr="00CB3CF6">
        <w:rPr>
          <w:i/>
        </w:rPr>
        <w:t>string</w:t>
      </w:r>
      <w:r>
        <w:t xml:space="preserve"> de busca foram encontrados 85 trabalhos, sendo eles: 23 do tipo </w:t>
      </w:r>
      <w:r>
        <w:rPr>
          <w:i/>
        </w:rPr>
        <w:t>jornal</w:t>
      </w:r>
      <w:r w:rsidRPr="005D0600">
        <w:t xml:space="preserve"> -</w:t>
      </w:r>
      <w:r>
        <w:t xml:space="preserve"> os quais serão os primeiros a serem trazidos nessa pesquisa - e 62 do tipo </w:t>
      </w:r>
      <w:r w:rsidRPr="005D0600">
        <w:rPr>
          <w:i/>
        </w:rPr>
        <w:t>proceeding</w:t>
      </w:r>
      <w:r>
        <w:t>.</w:t>
      </w:r>
    </w:p>
    <w:p w14:paraId="2DC9835C" w14:textId="04C492CA" w:rsidR="00A6577E" w:rsidRPr="00390005" w:rsidRDefault="00A6577E" w:rsidP="0080100E">
      <w:pPr>
        <w:pStyle w:val="Ttulo3"/>
        <w:rPr>
          <w:lang w:val="en-US"/>
        </w:rPr>
      </w:pPr>
      <w:r w:rsidRPr="00390005">
        <w:rPr>
          <w:lang w:val="en-US"/>
        </w:rPr>
        <w:t>Sequence-Aware Recommender Systems</w:t>
      </w:r>
    </w:p>
    <w:p w14:paraId="790E0546" w14:textId="78C60B42" w:rsidR="004A3A38" w:rsidRDefault="0080100E" w:rsidP="0080100E">
      <w:r>
        <w:tab/>
        <w:t>B</w:t>
      </w:r>
      <w:r w:rsidRPr="0080100E">
        <w:t xml:space="preserve">uscam revisar trabalhos existentes que consideram as </w:t>
      </w:r>
      <w:r>
        <w:t xml:space="preserve">informações </w:t>
      </w:r>
      <w:r w:rsidR="00A42191">
        <w:t>d</w:t>
      </w:r>
      <w:r>
        <w:t>os registros da sequência ordenada de interações do usuário</w:t>
      </w:r>
      <w:r w:rsidR="00FB5CB4">
        <w:t xml:space="preserve"> no processo de recomendação</w:t>
      </w:r>
      <w:r>
        <w:t>.</w:t>
      </w:r>
    </w:p>
    <w:p w14:paraId="60AAEB7F" w14:textId="21766EAB" w:rsidR="00263DDD" w:rsidRDefault="00263DDD" w:rsidP="00263DDD">
      <w:pPr>
        <w:pStyle w:val="Ttulo3"/>
        <w:rPr>
          <w:lang w:val="en-US"/>
        </w:rPr>
      </w:pPr>
      <w:r w:rsidRPr="00263DDD">
        <w:rPr>
          <w:lang w:val="en-US"/>
        </w:rPr>
        <w:t>A Context-Aware User-Item Representation Learning for Item Recommendation</w:t>
      </w:r>
    </w:p>
    <w:p w14:paraId="57805E5A" w14:textId="34308899" w:rsidR="00263DDD" w:rsidRPr="00263DDD" w:rsidRDefault="00263DDD" w:rsidP="00263DDD">
      <w:pPr>
        <w:rPr>
          <w:lang w:val="en-US"/>
        </w:rPr>
      </w:pPr>
      <w:r>
        <w:rPr>
          <w:lang w:val="en-US"/>
        </w:rPr>
        <w:tab/>
        <w:t>Texto.</w:t>
      </w:r>
    </w:p>
    <w:p w14:paraId="0F8888C3" w14:textId="247396AE" w:rsidR="003264E0" w:rsidRDefault="003264E0" w:rsidP="0080100E">
      <w:pPr>
        <w:pStyle w:val="Ttulo2"/>
      </w:pPr>
      <w:r>
        <w:t>Os trabalhos</w:t>
      </w:r>
      <w:bookmarkEnd w:id="13"/>
      <w:r w:rsidR="004A3A38">
        <w:t xml:space="preserve"> (Anotações antigas) </w:t>
      </w:r>
      <w:r w:rsidR="004A3A38">
        <w:rPr>
          <mc:AlternateContent>
            <mc:Choice Requires="w16se"/>
            <mc:Fallback>
              <w:rFonts w:ascii="Segoe UI Emoji" w:eastAsia="Segoe UI Emoji" w:hAnsi="Segoe UI Emoji" w:cs="Segoe UI Emoji"/>
            </mc:Fallback>
          </mc:AlternateContent>
        </w:rPr>
        <mc:AlternateContent>
          <mc:Choice Requires="w16se">
            <w16se:symEx w16se:font="Segoe UI Emoji" w16se:char="26A0"/>
          </mc:Choice>
          <mc:Fallback>
            <w:t>⚠</w:t>
          </mc:Fallback>
        </mc:AlternateContent>
      </w:r>
    </w:p>
    <w:p w14:paraId="48A9DEA8" w14:textId="13F44ADE" w:rsidR="00DE310A" w:rsidRDefault="00DE310A" w:rsidP="0080100E">
      <w:pPr>
        <w:pStyle w:val="Ttulo3"/>
        <w:rPr>
          <w:lang w:val="en-US"/>
        </w:rPr>
      </w:pPr>
      <w:bookmarkStart w:id="14" w:name="_Toc39608991"/>
      <w:r w:rsidRPr="00DE310A">
        <w:rPr>
          <w:lang w:val="en-US"/>
        </w:rPr>
        <w:t>Improving</w:t>
      </w:r>
      <w:r>
        <w:rPr>
          <w:lang w:val="en-US"/>
        </w:rPr>
        <w:t xml:space="preserve"> </w:t>
      </w:r>
      <w:r w:rsidRPr="00DE310A">
        <w:rPr>
          <w:lang w:val="en-US"/>
        </w:rPr>
        <w:t>Context-Aware Music Recommender Systems:</w:t>
      </w:r>
      <w:r>
        <w:rPr>
          <w:lang w:val="en-US"/>
        </w:rPr>
        <w:t xml:space="preserve"> </w:t>
      </w:r>
      <w:r w:rsidRPr="00DE310A">
        <w:rPr>
          <w:lang w:val="en-US"/>
        </w:rPr>
        <w:t>Beyond the Pre-filtering Approach</w:t>
      </w:r>
      <w:bookmarkEnd w:id="14"/>
    </w:p>
    <w:p w14:paraId="45181909" w14:textId="521CDFF6" w:rsidR="003264E0" w:rsidRDefault="0033142C" w:rsidP="0080100E">
      <w:r w:rsidRPr="005A4548">
        <w:rPr>
          <w:lang w:val="en-US"/>
        </w:rPr>
        <w:tab/>
      </w:r>
      <w:r w:rsidR="00EE2977">
        <w:t xml:space="preserve">Nesse artigo é apresentado uma técnica a partir da </w:t>
      </w:r>
      <w:r w:rsidR="00DE310A" w:rsidRPr="008B49B9">
        <w:rPr>
          <w:i/>
        </w:rPr>
        <w:t>factorization machines</w:t>
      </w:r>
      <w:r w:rsidR="00DE310A" w:rsidRPr="00DE310A">
        <w:t xml:space="preserve"> para extrair informações do contexto usuário a partir do nome da </w:t>
      </w:r>
      <w:r w:rsidR="00DE310A" w:rsidRPr="00DE310A">
        <w:rPr>
          <w:i/>
        </w:rPr>
        <w:t>playlist</w:t>
      </w:r>
      <w:r w:rsidR="003264E0">
        <w:rPr>
          <w:i/>
        </w:rPr>
        <w:t>.</w:t>
      </w:r>
    </w:p>
    <w:p w14:paraId="1E25A3C3" w14:textId="6569FFDB" w:rsidR="003264E0" w:rsidRDefault="003264E0" w:rsidP="0080100E">
      <w:pPr>
        <w:pStyle w:val="Ttulo3"/>
        <w:rPr>
          <w:lang w:val="en-US"/>
        </w:rPr>
      </w:pPr>
      <w:bookmarkStart w:id="15" w:name="_Toc39608992"/>
      <w:r w:rsidRPr="003264E0">
        <w:rPr>
          <w:lang w:val="en-US"/>
        </w:rPr>
        <w:t>Context-Aware Mobile Music Recommendation for Daily Activities</w:t>
      </w:r>
      <w:bookmarkEnd w:id="15"/>
    </w:p>
    <w:p w14:paraId="702A6803" w14:textId="390253ED" w:rsidR="00644FDA" w:rsidRDefault="0033142C" w:rsidP="0080100E">
      <w:r w:rsidRPr="005A4548">
        <w:rPr>
          <w:lang w:val="en-US"/>
        </w:rPr>
        <w:tab/>
      </w:r>
      <w:r w:rsidR="006F6060">
        <w:t>Nesse artigo é apresentado técnicas para</w:t>
      </w:r>
      <w:r w:rsidR="006A7090" w:rsidRPr="006A7090">
        <w:t xml:space="preserve"> coletar informações sobre </w:t>
      </w:r>
      <w:r w:rsidR="006A7090">
        <w:t>o contexto a partir de um dispositivo mobile</w:t>
      </w:r>
      <w:r w:rsidR="007E340A">
        <w:t xml:space="preserve"> e recomendar </w:t>
      </w:r>
      <w:r w:rsidR="007E340A" w:rsidRPr="00D245EB">
        <w:rPr>
          <w:i/>
        </w:rPr>
        <w:t>playlist</w:t>
      </w:r>
      <w:r w:rsidR="007E340A">
        <w:t xml:space="preserve"> que irão suprir o desejo do usuário </w:t>
      </w:r>
      <w:r w:rsidR="00A34E19">
        <w:t>no</w:t>
      </w:r>
      <w:r w:rsidR="007E340A">
        <w:t xml:space="preserve"> curto prazo</w:t>
      </w:r>
      <w:r w:rsidR="006A7090">
        <w:t>.</w:t>
      </w:r>
      <w:r w:rsidR="007E340A">
        <w:t xml:space="preserve"> Apresentam um modelo probabilístico para </w:t>
      </w:r>
      <w:r w:rsidR="00CA0DDE">
        <w:t xml:space="preserve">integrar a informação contextual com a análise do conteúdo da </w:t>
      </w:r>
      <w:r>
        <w:t>música</w:t>
      </w:r>
      <w:r w:rsidR="00CA0DDE">
        <w:t>.</w:t>
      </w:r>
      <w:r>
        <w:t xml:space="preserve"> Por </w:t>
      </w:r>
      <w:r w:rsidR="003B1F3F">
        <w:t>último</w:t>
      </w:r>
      <w:r>
        <w:t xml:space="preserve"> é apresentado resultados mostrando uma melhora nos resultados a partir do modelo proposto.</w:t>
      </w:r>
    </w:p>
    <w:p w14:paraId="1B2BF252" w14:textId="195CE00E" w:rsidR="0083110C" w:rsidRDefault="0083110C" w:rsidP="0080100E">
      <w:pPr>
        <w:pStyle w:val="Ttulo3"/>
        <w:rPr>
          <w:lang w:val="en-US"/>
        </w:rPr>
      </w:pPr>
      <w:bookmarkStart w:id="16" w:name="_Toc39608993"/>
      <w:r w:rsidRPr="0083110C">
        <w:rPr>
          <w:lang w:val="en-US"/>
        </w:rPr>
        <w:t>Musical serendipity: designing for contextual music recommendation and discovery</w:t>
      </w:r>
      <w:bookmarkEnd w:id="16"/>
    </w:p>
    <w:p w14:paraId="3B7EA38A" w14:textId="13F0DA7A" w:rsidR="00A95940" w:rsidRDefault="00572A54" w:rsidP="0080100E">
      <w:r w:rsidRPr="008B49B9">
        <w:rPr>
          <w:lang w:val="en-US"/>
        </w:rPr>
        <w:lastRenderedPageBreak/>
        <w:tab/>
      </w:r>
      <w:r w:rsidR="00A95940">
        <w:t>É apresentado sugestões de como incluir as informações de contexto - principalmente a localização - nas recomendaç</w:t>
      </w:r>
      <w:r w:rsidR="00451818">
        <w:t>ões</w:t>
      </w:r>
      <w:r w:rsidR="00A95940">
        <w:t xml:space="preserve"> musica</w:t>
      </w:r>
      <w:r w:rsidR="00451818">
        <w:t>is</w:t>
      </w:r>
      <w:r w:rsidR="00A95940">
        <w:t xml:space="preserve"> interativa</w:t>
      </w:r>
      <w:r w:rsidR="00451818">
        <w:t>s</w:t>
      </w:r>
      <w:r w:rsidR="00A95940">
        <w:t>, através dos vários conceitos e protótipos apresentados.</w:t>
      </w:r>
    </w:p>
    <w:p w14:paraId="2DAB5F81" w14:textId="29BA89D1" w:rsidR="00D3691D" w:rsidRDefault="008B3CC4" w:rsidP="0080100E">
      <w:r>
        <w:tab/>
        <w:t xml:space="preserve">Foram apresentados dois </w:t>
      </w:r>
      <w:r w:rsidR="00D3691D">
        <w:t xml:space="preserve">protótipos nesse trabalho, </w:t>
      </w:r>
      <w:r w:rsidR="00D3691D" w:rsidRPr="008B49B9">
        <w:t>Sounds of Helsinki</w:t>
      </w:r>
      <w:r w:rsidR="00D3691D" w:rsidRPr="00D3691D">
        <w:t xml:space="preserve"> (</w:t>
      </w:r>
      <w:r w:rsidR="00D3691D">
        <w:t>Artigo</w:t>
      </w:r>
      <w:r w:rsidR="00D3691D" w:rsidRPr="00D3691D">
        <w:t xml:space="preserve"> II) </w:t>
      </w:r>
      <w:r w:rsidR="00D3691D">
        <w:t>e</w:t>
      </w:r>
      <w:r w:rsidR="00D3691D" w:rsidRPr="00D3691D">
        <w:t xml:space="preserve"> OUTMedia (</w:t>
      </w:r>
      <w:r w:rsidR="00D3691D">
        <w:t>Artigo</w:t>
      </w:r>
      <w:r w:rsidR="00D3691D" w:rsidRPr="00D3691D">
        <w:t xml:space="preserve"> IV)</w:t>
      </w:r>
      <w:r w:rsidR="00D3691D">
        <w:t xml:space="preserve">. Foi </w:t>
      </w:r>
      <w:r w:rsidR="00FA70D8">
        <w:t>proposta</w:t>
      </w:r>
      <w:r w:rsidR="00D3691D">
        <w:t xml:space="preserve"> uma plataforma para vários conceitos de serviço de </w:t>
      </w:r>
      <w:r w:rsidR="00EC11B4">
        <w:t>música</w:t>
      </w:r>
      <w:r w:rsidR="00D3691D">
        <w:t xml:space="preserve"> com reconhecimento de contexto</w:t>
      </w:r>
      <w:r w:rsidR="00953828">
        <w:t xml:space="preserve"> (Artigo III)</w:t>
      </w:r>
      <w:r w:rsidR="00D3691D">
        <w:t>.</w:t>
      </w:r>
      <w:r w:rsidR="00953828">
        <w:t xml:space="preserve"> </w:t>
      </w:r>
      <w:r w:rsidR="00EC11B4">
        <w:t>Além disso, foi apresentado dois artigos avaliando os serviços musicais atuais por suas explicações e transparência (Artigo I) e o modo que eles envolvem o contexto em suas interações com os sistemas de recomendação e suas tarefas</w:t>
      </w:r>
      <w:r w:rsidR="00BA5F0F">
        <w:t xml:space="preserve"> (</w:t>
      </w:r>
      <w:r w:rsidR="00557A04" w:rsidRPr="008B49B9">
        <w:t xml:space="preserve">background </w:t>
      </w:r>
      <w:r w:rsidR="00BA5F0F" w:rsidRPr="008B49B9">
        <w:t>jobs</w:t>
      </w:r>
      <w:r w:rsidR="00BA5F0F">
        <w:t>)</w:t>
      </w:r>
      <w:r w:rsidR="00EC11B4">
        <w:t xml:space="preserve"> de descoberta</w:t>
      </w:r>
      <w:r w:rsidR="00E40A80">
        <w:t xml:space="preserve"> (Artigo V)</w:t>
      </w:r>
      <w:r w:rsidR="00EC11B4">
        <w:t>.</w:t>
      </w:r>
    </w:p>
    <w:p w14:paraId="2F0BD6C7" w14:textId="5D63A8E9" w:rsidR="00576788" w:rsidRDefault="008F318A" w:rsidP="0080100E">
      <w:r>
        <w:tab/>
        <w:t>O argumento fundamental e pontapé inicial para essa tese é que envolvendo os fatores de contexto</w:t>
      </w:r>
      <w:r w:rsidR="00035600">
        <w:t xml:space="preserve">, aí então a </w:t>
      </w:r>
      <w:r w:rsidR="00035600" w:rsidRPr="003C49D3">
        <w:rPr>
          <w:b/>
          <w:bCs/>
        </w:rPr>
        <w:t>diversidade cultural poderia ser fomentada</w:t>
      </w:r>
      <w:r>
        <w:t>,</w:t>
      </w:r>
      <w:r w:rsidR="00B3145F">
        <w:t xml:space="preserve"> com o contexto também é </w:t>
      </w:r>
      <w:r w:rsidR="0046022D">
        <w:t xml:space="preserve">possível oferecer </w:t>
      </w:r>
      <w:r w:rsidR="007345C8">
        <w:t xml:space="preserve">mais </w:t>
      </w:r>
      <w:r w:rsidR="0046022D">
        <w:t>recomendações de músicas fora do convencional do que em canais como rádios e novos lançamentos,</w:t>
      </w:r>
      <w:r w:rsidR="004874B9">
        <w:t xml:space="preserve"> o que </w:t>
      </w:r>
      <w:r w:rsidR="00903B55">
        <w:t>pode</w:t>
      </w:r>
      <w:r w:rsidR="004874B9">
        <w:t xml:space="preserve"> trazer melhores</w:t>
      </w:r>
      <w:r w:rsidR="00A17F3D">
        <w:t xml:space="preserve"> oportunidades</w:t>
      </w:r>
      <w:r w:rsidR="004874B9">
        <w:t xml:space="preserve"> de descobertas inesperadas</w:t>
      </w:r>
      <w:r w:rsidR="00657E21">
        <w:t>.</w:t>
      </w:r>
    </w:p>
    <w:p w14:paraId="5353E090" w14:textId="2B5736BD" w:rsidR="0082677E" w:rsidRDefault="0026450D" w:rsidP="0080100E">
      <w:r>
        <w:tab/>
      </w:r>
      <w:r w:rsidR="001956E6">
        <w:t xml:space="preserve">Possui um </w:t>
      </w:r>
      <w:r w:rsidR="004F1C5F">
        <w:t>capítulo</w:t>
      </w:r>
      <w:r w:rsidR="001956E6">
        <w:t xml:space="preserve"> para d</w:t>
      </w:r>
      <w:r w:rsidR="001956E6" w:rsidRPr="00A95940">
        <w:t xml:space="preserve">efinição clara do </w:t>
      </w:r>
      <w:r w:rsidR="001956E6">
        <w:t xml:space="preserve">que é </w:t>
      </w:r>
      <w:r w:rsidR="001956E6" w:rsidRPr="00A95940">
        <w:t>contexto</w:t>
      </w:r>
      <w:r w:rsidR="001956E6">
        <w:t>.</w:t>
      </w:r>
    </w:p>
    <w:p w14:paraId="772B6367" w14:textId="62612785" w:rsidR="005A4548" w:rsidRPr="00773513" w:rsidRDefault="008B2679" w:rsidP="0080100E">
      <w:pPr>
        <w:pStyle w:val="Ttulo3"/>
        <w:rPr>
          <w:lang w:val="en-US"/>
        </w:rPr>
      </w:pPr>
      <w:bookmarkStart w:id="17" w:name="_Toc39608994"/>
      <w:r w:rsidRPr="00773513">
        <w:rPr>
          <w:lang w:val="en-US"/>
        </w:rPr>
        <w:t>Recommender</w:t>
      </w:r>
      <w:r w:rsidR="005A4548" w:rsidRPr="00773513">
        <w:rPr>
          <w:lang w:val="en-US"/>
        </w:rPr>
        <w:t xml:space="preserve"> system handbook</w:t>
      </w:r>
      <w:bookmarkEnd w:id="17"/>
    </w:p>
    <w:p w14:paraId="490F4A86" w14:textId="48420A65" w:rsidR="008B49B9" w:rsidRDefault="003154CF" w:rsidP="0080100E">
      <w:r>
        <w:tab/>
      </w:r>
      <w:r w:rsidR="008B49B9">
        <w:t>Neste livro é apresentado um capítulo tratando sobre os sistemas de recomendação na área musical (Capitulo 13 - Music Recommender Systems), nele é abordado recomendações baseadas no conteúdo, modelo hibrido de recomendação, geração automática de playlist, data-sets e avaliação, mas o principal tópico que sera utilizado nesse trabalho, é a recomendação a partir do contexto.</w:t>
      </w:r>
    </w:p>
    <w:p w14:paraId="1BFD29B2" w14:textId="789CE83A" w:rsidR="005A4548" w:rsidRPr="005A4548" w:rsidRDefault="005A4548" w:rsidP="0080100E">
      <w:pPr>
        <w:pStyle w:val="Ttulo3"/>
      </w:pPr>
      <w:bookmarkStart w:id="18" w:name="_Toc39608995"/>
      <w:r w:rsidRPr="005A4548">
        <w:t>Desenvolvimento de um Sistema de Recomendação Musical Sensível ao Contexto</w:t>
      </w:r>
      <w:bookmarkEnd w:id="18"/>
    </w:p>
    <w:p w14:paraId="7CCC49B8" w14:textId="3B16B7B6" w:rsidR="00E6306C" w:rsidRDefault="00E6306C" w:rsidP="0080100E">
      <w:pPr>
        <w:pStyle w:val="Ttulo2"/>
      </w:pPr>
      <w:bookmarkStart w:id="19" w:name="_Toc39608996"/>
      <w:r>
        <w:t>Tabela com tecnicas</w:t>
      </w:r>
      <w:bookmarkEnd w:id="19"/>
    </w:p>
    <w:p w14:paraId="00BC938A" w14:textId="6AADDB08" w:rsidR="00E062AB" w:rsidRPr="00E062AB" w:rsidRDefault="00E062AB" w:rsidP="0080100E">
      <w:r>
        <w:t>Texto</w:t>
      </w:r>
    </w:p>
    <w:p w14:paraId="6C6B54A3" w14:textId="6D20FFAA" w:rsidR="007B0815" w:rsidRDefault="007B0815" w:rsidP="0080100E">
      <w:pPr>
        <w:pStyle w:val="Ttulo1"/>
      </w:pPr>
      <w:bookmarkStart w:id="20" w:name="_Toc39608997"/>
      <w:r w:rsidRPr="007B0815">
        <w:lastRenderedPageBreak/>
        <w:t>Modelagem do que será feito</w:t>
      </w:r>
      <w:bookmarkEnd w:id="20"/>
    </w:p>
    <w:p w14:paraId="24C10764" w14:textId="007D396B" w:rsidR="00F66337" w:rsidRDefault="00F66337" w:rsidP="0080100E">
      <w:r>
        <w:t>Texto</w:t>
      </w:r>
    </w:p>
    <w:p w14:paraId="5F105F5D" w14:textId="1227540C" w:rsidR="00F77B75" w:rsidRDefault="00F77B75" w:rsidP="0080100E"/>
    <w:p w14:paraId="755D63D7" w14:textId="3D48304E" w:rsidR="002B6979" w:rsidRDefault="00DE09F4" w:rsidP="0080100E">
      <w:pPr>
        <w:pStyle w:val="Ttulo2"/>
      </w:pPr>
      <w:bookmarkStart w:id="21" w:name="_Toc39608998"/>
      <w:r>
        <w:t>Contexto</w:t>
      </w:r>
      <w:bookmarkEnd w:id="21"/>
    </w:p>
    <w:p w14:paraId="32F9AA83" w14:textId="411C1E93" w:rsidR="00EE5AC3" w:rsidRDefault="00EE5AC3" w:rsidP="0080100E">
      <w:r>
        <w:t>Texto</w:t>
      </w:r>
    </w:p>
    <w:p w14:paraId="6ECDB255" w14:textId="619BA493" w:rsidR="00EE5AC3" w:rsidRDefault="00EE5AC3" w:rsidP="0080100E"/>
    <w:p w14:paraId="2B059024" w14:textId="72A87FCC" w:rsidR="008849DE" w:rsidRDefault="008849DE" w:rsidP="0080100E">
      <w:pPr>
        <w:pStyle w:val="Ttulo3"/>
      </w:pPr>
      <w:bookmarkStart w:id="22" w:name="_Toc39608999"/>
      <w:r w:rsidRPr="008849DE">
        <w:t>O que é o contexto comportamental?</w:t>
      </w:r>
      <w:bookmarkEnd w:id="22"/>
    </w:p>
    <w:p w14:paraId="0276FF7C" w14:textId="414CDF9C" w:rsidR="008849DE" w:rsidRDefault="008849DE" w:rsidP="0080100E">
      <w:r>
        <w:t>Texto</w:t>
      </w:r>
    </w:p>
    <w:p w14:paraId="3D2B4D19" w14:textId="225EF843" w:rsidR="008849DE" w:rsidRDefault="008849DE" w:rsidP="0080100E">
      <w:pPr>
        <w:pStyle w:val="Ttulo3"/>
      </w:pPr>
      <w:bookmarkStart w:id="23" w:name="_Toc39609000"/>
      <w:r w:rsidRPr="008849DE">
        <w:t>O que é o contexto ambiente?</w:t>
      </w:r>
      <w:bookmarkEnd w:id="23"/>
    </w:p>
    <w:p w14:paraId="03460FCB" w14:textId="6AD3A927" w:rsidR="008849DE" w:rsidRDefault="008849DE" w:rsidP="0080100E">
      <w:r>
        <w:t>Texto</w:t>
      </w:r>
    </w:p>
    <w:p w14:paraId="550D217F" w14:textId="2710DD7B" w:rsidR="008849DE" w:rsidRDefault="008849DE" w:rsidP="0080100E">
      <w:pPr>
        <w:pStyle w:val="Ttulo3"/>
      </w:pPr>
      <w:bookmarkStart w:id="24" w:name="_Toc39609001"/>
      <w:r w:rsidRPr="008849DE">
        <w:t>Como será obtido os contextos?</w:t>
      </w:r>
      <w:bookmarkEnd w:id="24"/>
    </w:p>
    <w:p w14:paraId="4EE3FB46" w14:textId="1B2B9B1A" w:rsidR="008849DE" w:rsidRPr="008849DE" w:rsidRDefault="008849DE" w:rsidP="0080100E">
      <w:r>
        <w:t>Texto</w:t>
      </w:r>
    </w:p>
    <w:p w14:paraId="70035B21" w14:textId="5E9961BC" w:rsidR="00EE5AC3" w:rsidRDefault="00EE5AC3" w:rsidP="0080100E">
      <w:pPr>
        <w:pStyle w:val="Ttulo2"/>
      </w:pPr>
      <w:bookmarkStart w:id="25" w:name="_Toc39609002"/>
      <w:r>
        <w:t>Arquitetura do sistema</w:t>
      </w:r>
      <w:bookmarkEnd w:id="25"/>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4"/>
          <w:headerReference w:type="first" r:id="rId15"/>
          <w:pgSz w:w="11907" w:h="16840" w:code="9"/>
          <w:pgMar w:top="1701" w:right="1134" w:bottom="1134" w:left="1701" w:header="851" w:footer="720" w:gutter="0"/>
          <w:cols w:space="720"/>
          <w:titlePg/>
        </w:sectPr>
      </w:pPr>
    </w:p>
    <w:p w14:paraId="29875599" w14:textId="4CBB0307" w:rsidR="008F2AE9" w:rsidRPr="006C1E7D" w:rsidRDefault="008F2AE9" w:rsidP="0080100E">
      <w:pPr>
        <w:pStyle w:val="Ttulo1"/>
      </w:pPr>
      <w:bookmarkStart w:id="26" w:name="_Toc39609003"/>
      <w:r w:rsidRPr="006C1E7D">
        <w:lastRenderedPageBreak/>
        <w:t>CONCLUSÃO</w:t>
      </w:r>
      <w:bookmarkEnd w:id="26"/>
    </w:p>
    <w:p w14:paraId="47EB916B" w14:textId="6E7F5E72" w:rsidR="008F2AE9" w:rsidRDefault="00DF3A09" w:rsidP="0080100E">
      <w:r>
        <w:tab/>
      </w:r>
      <w:r w:rsidR="008F2AE9">
        <w:t xml:space="preserve">Pode-se afirmar que está havendo </w:t>
      </w:r>
      <w:smartTag w:uri="urn:schemas-microsoft-com:office:smarttags" w:element="PersonName">
        <w:smartTagPr>
          <w:attr w:name="ProductID" w:val="em Porto Alegre"/>
        </w:smartTagPr>
        <w:r w:rsidR="008F2AE9">
          <w:t>em Porto Alegre</w:t>
        </w:r>
      </w:smartTag>
      <w:r w:rsidR="008F2AE9">
        <w:t xml:space="preserv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obstaculização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w:t>
      </w:r>
      <w:smartTag w:uri="urn:schemas-microsoft-com:office:smarttags" w:element="PersonName">
        <w:smartTagPr>
          <w:attr w:name="ProductID" w:val="em Porto Alegre"/>
        </w:smartTagPr>
        <w:r w:rsidR="008F2AE9">
          <w:t>em Porto Alegre</w:t>
        </w:r>
      </w:smartTag>
      <w:r w:rsidR="008F2AE9">
        <w:t xml:space="preserv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PAGINAÇÃO: Segundo o livro do prof. Cléber Prodanov,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1F75E3D6" w:rsidR="008F2AE9" w:rsidRPr="00310EA6" w:rsidRDefault="008F2AE9" w:rsidP="0080100E">
      <w:pPr>
        <w:pStyle w:val="Ttulo1-semnumerao"/>
      </w:pPr>
      <w:bookmarkStart w:id="27" w:name="_Toc39609004"/>
      <w:r w:rsidRPr="00310EA6">
        <w:lastRenderedPageBreak/>
        <w:t>Referências Bibliográficas</w:t>
      </w:r>
      <w:bookmarkEnd w:id="27"/>
    </w:p>
    <w:p w14:paraId="66CABF9B" w14:textId="7027452C" w:rsidR="00DD7967" w:rsidRPr="00DD7967" w:rsidRDefault="00C648F5" w:rsidP="0080100E">
      <w:pPr>
        <w:rPr>
          <w:noProof/>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2020. </w:t>
      </w:r>
    </w:p>
    <w:p w14:paraId="0B259C64" w14:textId="77777777" w:rsidR="00DD7967" w:rsidRPr="00DD7967" w:rsidRDefault="00DD7967" w:rsidP="0080100E">
      <w:pPr>
        <w:rPr>
          <w:noProof/>
        </w:rPr>
      </w:pPr>
      <w:r w:rsidRPr="00DD7967">
        <w:rPr>
          <w:noProof/>
        </w:rPr>
        <w:t xml:space="preserve">ACM RECSYS COMMUNITY. </w:t>
      </w:r>
      <w:r w:rsidRPr="00DD7967">
        <w:rPr>
          <w:b/>
          <w:bCs/>
          <w:noProof/>
        </w:rPr>
        <w:t>RecSys – ACM Recommender Systems</w:t>
      </w:r>
      <w:r w:rsidRPr="00DD7967">
        <w:rPr>
          <w:noProof/>
        </w:rPr>
        <w:t xml:space="preserve">. Disponível em: &lt;https://recsys.acm.org/&gt;. Acesso em: 28 abr. 2020. </w:t>
      </w:r>
    </w:p>
    <w:p w14:paraId="3CED5E34" w14:textId="77777777" w:rsidR="00DD7967" w:rsidRPr="00DD7967" w:rsidRDefault="00DD7967" w:rsidP="0080100E">
      <w:pPr>
        <w:rPr>
          <w:noProof/>
        </w:rPr>
      </w:pPr>
      <w:r w:rsidRPr="00DD7967">
        <w:rPr>
          <w:noProof/>
        </w:rPr>
        <w:t xml:space="preserve">BHATNAGAR, V. Collaborative filtering using data mining and analysis. [s.l: s.n.]. </w:t>
      </w:r>
    </w:p>
    <w:p w14:paraId="7943BB5E" w14:textId="77777777" w:rsidR="00DD7967" w:rsidRPr="00DD7967" w:rsidRDefault="00DD7967" w:rsidP="0080100E">
      <w:pPr>
        <w:rPr>
          <w:noProof/>
        </w:rPr>
      </w:pPr>
      <w:r w:rsidRPr="00DD7967">
        <w:rPr>
          <w:noProof/>
        </w:rPr>
        <w:t xml:space="preserve">BORJA, K.; DIERINGER, S. Streaming or stealing? The complementary features between music streaming and music piracy. </w:t>
      </w:r>
      <w:r w:rsidRPr="00DD7967">
        <w:rPr>
          <w:b/>
          <w:bCs/>
          <w:noProof/>
        </w:rPr>
        <w:t>Journal of Retailing and Consumer Services</w:t>
      </w:r>
      <w:r w:rsidRPr="00DD7967">
        <w:rPr>
          <w:noProof/>
        </w:rPr>
        <w:t xml:space="preserve">, v. 32, p. 86–95, 2016. </w:t>
      </w:r>
    </w:p>
    <w:p w14:paraId="3677F41E" w14:textId="77777777" w:rsidR="00DD7967" w:rsidRPr="00DD7967" w:rsidRDefault="00DD7967" w:rsidP="0080100E">
      <w:pPr>
        <w:rPr>
          <w:noProof/>
        </w:rPr>
      </w:pPr>
      <w:r w:rsidRPr="00DD7967">
        <w:rPr>
          <w:noProof/>
        </w:rPr>
        <w:t xml:space="preserve">DIETMAR, J. et al. </w:t>
      </w:r>
      <w:r w:rsidRPr="00DD7967">
        <w:rPr>
          <w:b/>
          <w:bCs/>
          <w:noProof/>
        </w:rPr>
        <w:t>Recommendation system -An Introduction</w:t>
      </w:r>
      <w:r w:rsidRPr="00DD7967">
        <w:rPr>
          <w:noProof/>
        </w:rPr>
        <w:t>. [s.l: s.n.]. v. 91</w:t>
      </w:r>
    </w:p>
    <w:p w14:paraId="32DCFD30" w14:textId="77777777" w:rsidR="00DD7967" w:rsidRPr="00DD7967" w:rsidRDefault="00DD7967" w:rsidP="0080100E">
      <w:pPr>
        <w:rPr>
          <w:noProof/>
        </w:rPr>
      </w:pPr>
      <w:r w:rsidRPr="00DD7967">
        <w:rPr>
          <w:noProof/>
        </w:rPr>
        <w:t xml:space="preserve">ERIKSSON, M. et al. </w:t>
      </w:r>
      <w:r w:rsidRPr="00DD7967">
        <w:rPr>
          <w:b/>
          <w:bCs/>
          <w:noProof/>
        </w:rPr>
        <w:t>Spotify Teardown</w:t>
      </w:r>
      <w:r w:rsidRPr="00DD7967">
        <w:rPr>
          <w:noProof/>
        </w:rPr>
        <w:t xml:space="preserve">. [s.l.] MIT Press, 2019. </w:t>
      </w:r>
    </w:p>
    <w:p w14:paraId="62E9EF8E" w14:textId="77777777" w:rsidR="00DD7967" w:rsidRPr="00DD7967" w:rsidRDefault="00DD7967" w:rsidP="0080100E">
      <w:pPr>
        <w:rPr>
          <w:noProof/>
        </w:rPr>
      </w:pPr>
      <w:r w:rsidRPr="00DD7967">
        <w:rPr>
          <w:noProof/>
        </w:rPr>
        <w:t xml:space="preserve">FALK, K. Practical Recommender Systems. [s.l: s.n.]. </w:t>
      </w:r>
    </w:p>
    <w:p w14:paraId="4398019D" w14:textId="77777777" w:rsidR="00DD7967" w:rsidRPr="00DD7967" w:rsidRDefault="00DD7967" w:rsidP="0080100E">
      <w:pPr>
        <w:rPr>
          <w:noProof/>
        </w:rPr>
      </w:pPr>
      <w:r w:rsidRPr="00DD7967">
        <w:rPr>
          <w:noProof/>
        </w:rPr>
        <w:t xml:space="preserve">IFPI. </w:t>
      </w:r>
      <w:r w:rsidRPr="00DD7967">
        <w:rPr>
          <w:b/>
          <w:bCs/>
          <w:noProof/>
        </w:rPr>
        <w:t>IFPI Global Music Report 2019</w:t>
      </w:r>
      <w:r w:rsidRPr="00DD7967">
        <w:rPr>
          <w:noProof/>
        </w:rPr>
        <w:t xml:space="preserve">. Disponível em: &lt;https://www.ifpi.org/news/IFPI-GLOBAL-MUSIC-REPORT-2019&gt;. </w:t>
      </w:r>
    </w:p>
    <w:p w14:paraId="3982B482" w14:textId="77777777" w:rsidR="00DD7967" w:rsidRPr="00DD7967" w:rsidRDefault="00DD7967" w:rsidP="0080100E">
      <w:pPr>
        <w:rPr>
          <w:noProof/>
        </w:rPr>
      </w:pPr>
      <w:r w:rsidRPr="00DD7967">
        <w:rPr>
          <w:noProof/>
        </w:rPr>
        <w:t xml:space="preserve">LUINI, B. J. R.; WHITMAN, A. E.; DATE, P. </w:t>
      </w:r>
      <w:r w:rsidRPr="00DD7967">
        <w:rPr>
          <w:b/>
          <w:bCs/>
          <w:noProof/>
        </w:rPr>
        <w:t>Streaming Audio: The FezGuys’ Guide</w:t>
      </w:r>
      <w:r w:rsidRPr="00DD7967">
        <w:rPr>
          <w:noProof/>
        </w:rPr>
        <w:t xml:space="preserve">. [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DD7967" w:rsidRDefault="00DD7967" w:rsidP="0080100E">
      <w:pPr>
        <w:rPr>
          <w:noProof/>
        </w:rPr>
      </w:pPr>
      <w:r w:rsidRPr="00DD7967">
        <w:rPr>
          <w:noProof/>
        </w:rPr>
        <w:t xml:space="preserve">NIWA, H. </w:t>
      </w:r>
      <w:r w:rsidRPr="00DD7967">
        <w:rPr>
          <w:b/>
          <w:bCs/>
          <w:noProof/>
        </w:rPr>
        <w:t>Streaming Systems</w:t>
      </w:r>
      <w:r w:rsidRPr="00DD7967">
        <w:rPr>
          <w:noProof/>
        </w:rPr>
        <w:t>. [s.l.] O’Reilly Media, 2018. v. 134</w:t>
      </w:r>
    </w:p>
    <w:p w14:paraId="7D6EC7A0" w14:textId="77777777" w:rsidR="00DD7967" w:rsidRPr="00DD7967" w:rsidRDefault="00DD7967" w:rsidP="0080100E">
      <w:pPr>
        <w:rPr>
          <w:noProof/>
        </w:rPr>
      </w:pPr>
      <w:r w:rsidRPr="00DD7967">
        <w:rPr>
          <w:noProof/>
        </w:rPr>
        <w:t xml:space="preserve">RESNICK, PAUL AND VARIAN, H. R. Recommender Systems. </w:t>
      </w:r>
      <w:r w:rsidRPr="00DD7967">
        <w:rPr>
          <w:b/>
          <w:bCs/>
          <w:noProof/>
        </w:rPr>
        <w:t>Communications of the ACM</w:t>
      </w:r>
      <w:r w:rsidRPr="00DD7967">
        <w:rPr>
          <w:noProof/>
        </w:rPr>
        <w:t xml:space="preserve">, v. 40, n. 4, p. 56–58, 1997. </w:t>
      </w:r>
    </w:p>
    <w:p w14:paraId="1DED4973" w14:textId="77777777" w:rsidR="00DD7967" w:rsidRPr="00DD7967" w:rsidRDefault="00DD7967" w:rsidP="0080100E">
      <w:pPr>
        <w:rPr>
          <w:noProof/>
        </w:rPr>
      </w:pPr>
      <w:r w:rsidRPr="00DD7967">
        <w:rPr>
          <w:noProof/>
        </w:rPr>
        <w:t xml:space="preserve">RICCI, F.; ROKACH, L.; SHAPIRA, B. </w:t>
      </w:r>
      <w:r w:rsidRPr="00DD7967">
        <w:rPr>
          <w:b/>
          <w:bCs/>
          <w:noProof/>
        </w:rPr>
        <w:t>Recommender Systems Handbook</w:t>
      </w:r>
      <w:r w:rsidRPr="00DD7967">
        <w:rPr>
          <w:noProof/>
        </w:rPr>
        <w:t xml:space="preserve">. [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16"/>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245934" w14:textId="77777777" w:rsidR="00CA076D" w:rsidRDefault="00CA076D" w:rsidP="0080100E">
      <w:r>
        <w:separator/>
      </w:r>
    </w:p>
    <w:p w14:paraId="597EE785" w14:textId="77777777" w:rsidR="00CA076D" w:rsidRDefault="00CA076D" w:rsidP="0080100E"/>
    <w:p w14:paraId="7484CC07" w14:textId="77777777" w:rsidR="00CA076D" w:rsidRDefault="00CA076D" w:rsidP="0080100E"/>
    <w:p w14:paraId="25942C45" w14:textId="77777777" w:rsidR="00CA076D" w:rsidRDefault="00CA076D" w:rsidP="0080100E"/>
    <w:p w14:paraId="40731321" w14:textId="77777777" w:rsidR="00CA076D" w:rsidRDefault="00CA076D" w:rsidP="0080100E"/>
    <w:p w14:paraId="19B1BE72" w14:textId="77777777" w:rsidR="00CA076D" w:rsidRDefault="00CA076D" w:rsidP="0080100E"/>
    <w:p w14:paraId="52E3CCA4" w14:textId="77777777" w:rsidR="00CA076D" w:rsidRDefault="00CA076D" w:rsidP="0080100E"/>
    <w:p w14:paraId="082E9662" w14:textId="77777777" w:rsidR="00CA076D" w:rsidRDefault="00CA076D" w:rsidP="0080100E"/>
    <w:p w14:paraId="7E4BE92B" w14:textId="77777777" w:rsidR="00CA076D" w:rsidRDefault="00CA076D" w:rsidP="0080100E"/>
    <w:p w14:paraId="413CFFF8" w14:textId="77777777" w:rsidR="00CA076D" w:rsidRDefault="00CA076D" w:rsidP="0080100E"/>
    <w:p w14:paraId="5C34B5EB" w14:textId="77777777" w:rsidR="00CA076D" w:rsidRDefault="00CA076D" w:rsidP="0080100E"/>
    <w:p w14:paraId="6D33D6A1" w14:textId="77777777" w:rsidR="00CA076D" w:rsidRDefault="00CA076D" w:rsidP="0080100E"/>
    <w:p w14:paraId="78BDCBA8" w14:textId="77777777" w:rsidR="00CA076D" w:rsidRDefault="00CA076D" w:rsidP="0080100E"/>
    <w:p w14:paraId="243ADEE6" w14:textId="77777777" w:rsidR="00CA076D" w:rsidRDefault="00CA076D" w:rsidP="0080100E"/>
  </w:endnote>
  <w:endnote w:type="continuationSeparator" w:id="0">
    <w:p w14:paraId="08519352" w14:textId="77777777" w:rsidR="00CA076D" w:rsidRDefault="00CA076D" w:rsidP="0080100E">
      <w:r>
        <w:continuationSeparator/>
      </w:r>
    </w:p>
    <w:p w14:paraId="3C8D5E92" w14:textId="77777777" w:rsidR="00CA076D" w:rsidRDefault="00CA076D" w:rsidP="0080100E"/>
    <w:p w14:paraId="1671EBB5" w14:textId="77777777" w:rsidR="00CA076D" w:rsidRDefault="00CA076D" w:rsidP="0080100E"/>
    <w:p w14:paraId="2B6C46B0" w14:textId="77777777" w:rsidR="00CA076D" w:rsidRDefault="00CA076D" w:rsidP="0080100E"/>
    <w:p w14:paraId="73E08FCC" w14:textId="77777777" w:rsidR="00CA076D" w:rsidRDefault="00CA076D" w:rsidP="0080100E"/>
    <w:p w14:paraId="08F9785A" w14:textId="77777777" w:rsidR="00CA076D" w:rsidRDefault="00CA076D" w:rsidP="0080100E"/>
    <w:p w14:paraId="658AD641" w14:textId="77777777" w:rsidR="00CA076D" w:rsidRDefault="00CA076D" w:rsidP="0080100E"/>
    <w:p w14:paraId="1A4A7958" w14:textId="77777777" w:rsidR="00CA076D" w:rsidRDefault="00CA076D" w:rsidP="0080100E"/>
    <w:p w14:paraId="361DF6DE" w14:textId="77777777" w:rsidR="00CA076D" w:rsidRDefault="00CA076D" w:rsidP="0080100E"/>
    <w:p w14:paraId="36946A95" w14:textId="77777777" w:rsidR="00CA076D" w:rsidRDefault="00CA076D" w:rsidP="0080100E"/>
    <w:p w14:paraId="76C997FD" w14:textId="77777777" w:rsidR="00CA076D" w:rsidRDefault="00CA076D" w:rsidP="0080100E"/>
    <w:p w14:paraId="2ED8B827" w14:textId="77777777" w:rsidR="00CA076D" w:rsidRDefault="00CA076D" w:rsidP="0080100E"/>
    <w:p w14:paraId="4B1D71BB" w14:textId="77777777" w:rsidR="00CA076D" w:rsidRDefault="00CA076D" w:rsidP="0080100E"/>
    <w:p w14:paraId="43A0EA4D" w14:textId="77777777" w:rsidR="00CA076D" w:rsidRDefault="00CA076D" w:rsidP="0080100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465C34" w14:textId="77777777" w:rsidR="00CA076D" w:rsidRDefault="00CA076D" w:rsidP="0080100E">
      <w:r>
        <w:separator/>
      </w:r>
    </w:p>
    <w:p w14:paraId="604BF408" w14:textId="77777777" w:rsidR="00CA076D" w:rsidRDefault="00CA076D" w:rsidP="0080100E"/>
    <w:p w14:paraId="5CDDB923" w14:textId="77777777" w:rsidR="00CA076D" w:rsidRDefault="00CA076D" w:rsidP="0080100E"/>
    <w:p w14:paraId="41146994" w14:textId="77777777" w:rsidR="00CA076D" w:rsidRDefault="00CA076D" w:rsidP="0080100E"/>
    <w:p w14:paraId="472321E4" w14:textId="77777777" w:rsidR="00CA076D" w:rsidRDefault="00CA076D" w:rsidP="0080100E"/>
  </w:footnote>
  <w:footnote w:type="continuationSeparator" w:id="0">
    <w:p w14:paraId="5DB0DB35" w14:textId="77777777" w:rsidR="00CA076D" w:rsidRDefault="00CA076D" w:rsidP="0080100E">
      <w:r>
        <w:continuationSeparator/>
      </w:r>
    </w:p>
    <w:p w14:paraId="64D665A1" w14:textId="77777777" w:rsidR="00CA076D" w:rsidRDefault="00CA076D" w:rsidP="0080100E"/>
    <w:p w14:paraId="1005C87A" w14:textId="77777777" w:rsidR="00CA076D" w:rsidRDefault="00CA076D" w:rsidP="0080100E"/>
    <w:p w14:paraId="48E8B4E1" w14:textId="77777777" w:rsidR="00CA076D" w:rsidRDefault="00CA076D" w:rsidP="0080100E"/>
    <w:p w14:paraId="226FFD4C" w14:textId="77777777" w:rsidR="00CA076D" w:rsidRDefault="00CA076D" w:rsidP="0080100E"/>
    <w:p w14:paraId="3D55131E" w14:textId="77777777" w:rsidR="00CA076D" w:rsidRDefault="00CA076D" w:rsidP="0080100E"/>
    <w:p w14:paraId="03CB3CD2" w14:textId="77777777" w:rsidR="00CA076D" w:rsidRDefault="00CA076D" w:rsidP="0080100E"/>
    <w:p w14:paraId="26E8EC61" w14:textId="77777777" w:rsidR="00CA076D" w:rsidRDefault="00CA076D" w:rsidP="0080100E"/>
    <w:p w14:paraId="50C0FF88" w14:textId="77777777" w:rsidR="00CA076D" w:rsidRDefault="00CA076D" w:rsidP="0080100E"/>
    <w:p w14:paraId="1717EA63" w14:textId="77777777" w:rsidR="00CA076D" w:rsidRDefault="00CA076D" w:rsidP="0080100E"/>
    <w:p w14:paraId="0B87939C" w14:textId="77777777" w:rsidR="00CA076D" w:rsidRDefault="00CA076D" w:rsidP="0080100E"/>
    <w:p w14:paraId="6B3691A0" w14:textId="77777777" w:rsidR="00CA076D" w:rsidRDefault="00CA076D" w:rsidP="0080100E"/>
    <w:p w14:paraId="277D8BAE" w14:textId="77777777" w:rsidR="00CA076D" w:rsidRDefault="00CA076D" w:rsidP="0080100E"/>
    <w:p w14:paraId="16646310" w14:textId="77777777" w:rsidR="00CA076D" w:rsidRDefault="00CA076D" w:rsidP="0080100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4"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6"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7"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8"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0"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1"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2"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3"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5"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6"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1"/>
  </w:num>
  <w:num w:numId="2">
    <w:abstractNumId w:val="26"/>
  </w:num>
  <w:num w:numId="3">
    <w:abstractNumId w:val="1"/>
  </w:num>
  <w:num w:numId="4">
    <w:abstractNumId w:val="20"/>
  </w:num>
  <w:num w:numId="5">
    <w:abstractNumId w:val="24"/>
  </w:num>
  <w:num w:numId="6">
    <w:abstractNumId w:val="23"/>
  </w:num>
  <w:num w:numId="7">
    <w:abstractNumId w:val="22"/>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7"/>
  </w:num>
  <w:num w:numId="12">
    <w:abstractNumId w:val="15"/>
  </w:num>
  <w:num w:numId="13">
    <w:abstractNumId w:val="25"/>
  </w:num>
  <w:num w:numId="14">
    <w:abstractNumId w:val="11"/>
  </w:num>
  <w:num w:numId="15">
    <w:abstractNumId w:val="16"/>
  </w:num>
  <w:num w:numId="16">
    <w:abstractNumId w:val="25"/>
  </w:num>
  <w:num w:numId="17">
    <w:abstractNumId w:val="25"/>
  </w:num>
  <w:num w:numId="18">
    <w:abstractNumId w:val="18"/>
  </w:num>
  <w:num w:numId="19">
    <w:abstractNumId w:val="18"/>
  </w:num>
  <w:num w:numId="20">
    <w:abstractNumId w:val="18"/>
  </w:num>
  <w:num w:numId="21">
    <w:abstractNumId w:val="18"/>
  </w:num>
  <w:num w:numId="22">
    <w:abstractNumId w:val="18"/>
  </w:num>
  <w:num w:numId="23">
    <w:abstractNumId w:val="7"/>
  </w:num>
  <w:num w:numId="24">
    <w:abstractNumId w:val="2"/>
  </w:num>
  <w:num w:numId="25">
    <w:abstractNumId w:val="9"/>
  </w:num>
  <w:num w:numId="26">
    <w:abstractNumId w:val="12"/>
  </w:num>
  <w:num w:numId="27">
    <w:abstractNumId w:val="13"/>
  </w:num>
  <w:num w:numId="28">
    <w:abstractNumId w:val="3"/>
  </w:num>
  <w:num w:numId="29">
    <w:abstractNumId w:val="18"/>
  </w:num>
  <w:num w:numId="30">
    <w:abstractNumId w:val="6"/>
  </w:num>
  <w:num w:numId="31">
    <w:abstractNumId w:val="10"/>
  </w:num>
  <w:num w:numId="32">
    <w:abstractNumId w:val="4"/>
  </w:num>
  <w:num w:numId="33">
    <w:abstractNumId w:val="19"/>
  </w:num>
  <w:num w:numId="34">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4E17"/>
    <w:rsid w:val="000F5554"/>
    <w:rsid w:val="00103B48"/>
    <w:rsid w:val="0011263A"/>
    <w:rsid w:val="00127E72"/>
    <w:rsid w:val="00130BE8"/>
    <w:rsid w:val="00133319"/>
    <w:rsid w:val="00171833"/>
    <w:rsid w:val="00192084"/>
    <w:rsid w:val="001956E6"/>
    <w:rsid w:val="001B337E"/>
    <w:rsid w:val="001D208F"/>
    <w:rsid w:val="00201E61"/>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1F3F"/>
    <w:rsid w:val="003B2512"/>
    <w:rsid w:val="003B78E9"/>
    <w:rsid w:val="003C49D3"/>
    <w:rsid w:val="003C5B9A"/>
    <w:rsid w:val="00404658"/>
    <w:rsid w:val="00420B24"/>
    <w:rsid w:val="00431A87"/>
    <w:rsid w:val="0043256B"/>
    <w:rsid w:val="00432821"/>
    <w:rsid w:val="0044657D"/>
    <w:rsid w:val="00450B70"/>
    <w:rsid w:val="00451818"/>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31803"/>
    <w:rsid w:val="00533066"/>
    <w:rsid w:val="00543968"/>
    <w:rsid w:val="005479E6"/>
    <w:rsid w:val="00552E1D"/>
    <w:rsid w:val="00557A04"/>
    <w:rsid w:val="005614A6"/>
    <w:rsid w:val="00572A54"/>
    <w:rsid w:val="00576788"/>
    <w:rsid w:val="00577C81"/>
    <w:rsid w:val="00584E18"/>
    <w:rsid w:val="005973E9"/>
    <w:rsid w:val="005A4548"/>
    <w:rsid w:val="005D0600"/>
    <w:rsid w:val="00610EB3"/>
    <w:rsid w:val="00611DE3"/>
    <w:rsid w:val="00617B67"/>
    <w:rsid w:val="00632F3D"/>
    <w:rsid w:val="00640DD5"/>
    <w:rsid w:val="00641606"/>
    <w:rsid w:val="00644FDA"/>
    <w:rsid w:val="00657E21"/>
    <w:rsid w:val="006676C9"/>
    <w:rsid w:val="006830A6"/>
    <w:rsid w:val="006874EC"/>
    <w:rsid w:val="006A1C24"/>
    <w:rsid w:val="006A7090"/>
    <w:rsid w:val="006C1E7D"/>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3075"/>
    <w:rsid w:val="00785205"/>
    <w:rsid w:val="007901B6"/>
    <w:rsid w:val="007B0815"/>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2152"/>
    <w:rsid w:val="008D579B"/>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77DC"/>
    <w:rsid w:val="00A024EB"/>
    <w:rsid w:val="00A17F3D"/>
    <w:rsid w:val="00A3415D"/>
    <w:rsid w:val="00A34E19"/>
    <w:rsid w:val="00A42191"/>
    <w:rsid w:val="00A478F0"/>
    <w:rsid w:val="00A5403F"/>
    <w:rsid w:val="00A60E8F"/>
    <w:rsid w:val="00A6577E"/>
    <w:rsid w:val="00A67440"/>
    <w:rsid w:val="00A850AA"/>
    <w:rsid w:val="00A95940"/>
    <w:rsid w:val="00AA3382"/>
    <w:rsid w:val="00AA4553"/>
    <w:rsid w:val="00AB2F1B"/>
    <w:rsid w:val="00AB5053"/>
    <w:rsid w:val="00AC5E67"/>
    <w:rsid w:val="00AF789C"/>
    <w:rsid w:val="00B0079B"/>
    <w:rsid w:val="00B07096"/>
    <w:rsid w:val="00B15B79"/>
    <w:rsid w:val="00B234FD"/>
    <w:rsid w:val="00B3145F"/>
    <w:rsid w:val="00B34139"/>
    <w:rsid w:val="00B35EFA"/>
    <w:rsid w:val="00B42753"/>
    <w:rsid w:val="00B56E67"/>
    <w:rsid w:val="00B67885"/>
    <w:rsid w:val="00B7418F"/>
    <w:rsid w:val="00B80680"/>
    <w:rsid w:val="00B80B8D"/>
    <w:rsid w:val="00B825A2"/>
    <w:rsid w:val="00B9416A"/>
    <w:rsid w:val="00BA1B75"/>
    <w:rsid w:val="00BA5F0F"/>
    <w:rsid w:val="00BB2B89"/>
    <w:rsid w:val="00BC0A63"/>
    <w:rsid w:val="00BD0ECD"/>
    <w:rsid w:val="00BD3865"/>
    <w:rsid w:val="00BD6401"/>
    <w:rsid w:val="00C117EB"/>
    <w:rsid w:val="00C17E2C"/>
    <w:rsid w:val="00C23C70"/>
    <w:rsid w:val="00C34F8D"/>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7ACB"/>
    <w:rsid w:val="00D23FF7"/>
    <w:rsid w:val="00D245EB"/>
    <w:rsid w:val="00D3691D"/>
    <w:rsid w:val="00D36E46"/>
    <w:rsid w:val="00D37417"/>
    <w:rsid w:val="00D471E6"/>
    <w:rsid w:val="00D50112"/>
    <w:rsid w:val="00D504D7"/>
    <w:rsid w:val="00D55DBD"/>
    <w:rsid w:val="00D76AAD"/>
    <w:rsid w:val="00D80A53"/>
    <w:rsid w:val="00D86FFA"/>
    <w:rsid w:val="00D90AE8"/>
    <w:rsid w:val="00D91121"/>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97DFA"/>
    <w:rsid w:val="00FA13B1"/>
    <w:rsid w:val="00FA70D8"/>
    <w:rsid w:val="00FB5CB4"/>
    <w:rsid w:val="00FB5F62"/>
    <w:rsid w:val="00FB666C"/>
    <w:rsid w:val="00FB7A79"/>
    <w:rsid w:val="00FC21C4"/>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ersonName"/>
  <w:smartTagType w:namespaceuri="urn:schemas-microsoft-com:office:smarttags" w:name="metricconverter"/>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eader" Target="header4.xml"/><Relationship Id="rId10" Type="http://schemas.openxmlformats.org/officeDocument/2006/relationships/hyperlink" Target="https://dl.acm.org/"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eader" Target="header3.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6A0F95-AA6F-4035-AEB3-E3FC632059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5</TotalTime>
  <Pages>24</Pages>
  <Words>9113</Words>
  <Characters>49215</Characters>
  <Application>Microsoft Office Word</Application>
  <DocSecurity>0</DocSecurity>
  <Lines>410</Lines>
  <Paragraphs>116</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8212</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90</cp:revision>
  <cp:lastPrinted>2003-10-22T01:33:00Z</cp:lastPrinted>
  <dcterms:created xsi:type="dcterms:W3CDTF">2018-05-30T22:47:00Z</dcterms:created>
  <dcterms:modified xsi:type="dcterms:W3CDTF">2020-05-06T0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